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2C7CE" w14:textId="0DE9D6C5" w:rsidR="003071D5" w:rsidRDefault="00307736" w:rsidP="00093949">
      <w:pPr>
        <w:pStyle w:val="Heading1"/>
        <w:spacing w:line="480" w:lineRule="auto"/>
      </w:pPr>
      <w:r>
        <w:t>Change in m</w:t>
      </w:r>
      <w:r w:rsidR="003071D5">
        <w:t xml:space="preserve">odifiable maternal </w:t>
      </w:r>
      <w:r>
        <w:t>characteristics and behaviours</w:t>
      </w:r>
      <w:r w:rsidR="003071D5">
        <w:t xml:space="preserve"> between consecutive pregnancies and </w:t>
      </w:r>
      <w:r w:rsidR="00574F59">
        <w:t xml:space="preserve">offspring </w:t>
      </w:r>
      <w:r w:rsidR="003071D5">
        <w:t>adiposity: a systematic review</w:t>
      </w:r>
    </w:p>
    <w:p w14:paraId="36A7D8E4" w14:textId="14883FCB" w:rsidR="003071D5" w:rsidRDefault="003071D5" w:rsidP="00093949">
      <w:pPr>
        <w:pStyle w:val="Heading2"/>
        <w:spacing w:line="480" w:lineRule="auto"/>
      </w:pPr>
      <w:r>
        <w:t>Abstract</w:t>
      </w:r>
    </w:p>
    <w:p w14:paraId="3F344C71" w14:textId="77777777" w:rsidR="00464117" w:rsidRPr="00CB6C30" w:rsidRDefault="00464117" w:rsidP="00464117">
      <w:pPr>
        <w:pStyle w:val="Heading3"/>
        <w:spacing w:line="480" w:lineRule="auto"/>
      </w:pPr>
      <w:r>
        <w:t>Background</w:t>
      </w:r>
    </w:p>
    <w:p w14:paraId="54656C4F" w14:textId="316BF8E5" w:rsidR="00464117" w:rsidRDefault="00464117" w:rsidP="00464117">
      <w:pPr>
        <w:spacing w:line="480" w:lineRule="auto"/>
      </w:pPr>
      <w:r>
        <w:t>Causal evidence links modifiable maternal exposures during the periconceptional period with offspring obesity.  The interconception period may be an important time to intervene. We systematically identified studies examining change in modifiable maternal exposures between</w:t>
      </w:r>
      <w:r w:rsidR="00897FB6">
        <w:t xml:space="preserve"> </w:t>
      </w:r>
      <w:r>
        <w:t xml:space="preserve">pregnancies and offspring adiposity.  </w:t>
      </w:r>
    </w:p>
    <w:p w14:paraId="51F8E3B2" w14:textId="77777777" w:rsidR="00464117" w:rsidRDefault="00464117" w:rsidP="00464117">
      <w:pPr>
        <w:pStyle w:val="Heading3"/>
        <w:spacing w:line="480" w:lineRule="auto"/>
      </w:pPr>
      <w:r>
        <w:t>Methods</w:t>
      </w:r>
    </w:p>
    <w:p w14:paraId="54440B10" w14:textId="4BEC0408" w:rsidR="00464117" w:rsidRDefault="00464117" w:rsidP="00464117">
      <w:pPr>
        <w:spacing w:line="480" w:lineRule="auto"/>
      </w:pPr>
      <w:r>
        <w:t xml:space="preserve">We </w:t>
      </w:r>
      <w:r w:rsidR="00A33AB2">
        <w:t xml:space="preserve">searched for </w:t>
      </w:r>
      <w:r>
        <w:t>longitudinal studies</w:t>
      </w:r>
      <w:r w:rsidR="00D13340">
        <w:t xml:space="preserve"> </w:t>
      </w:r>
      <w:r w:rsidR="00A33AB2">
        <w:t>published between 1990 and 2019</w:t>
      </w:r>
      <w:r w:rsidR="00190F4E">
        <w:t>,</w:t>
      </w:r>
      <w:r w:rsidR="00A33AB2">
        <w:t xml:space="preserve"> </w:t>
      </w:r>
      <w:r>
        <w:t>which included measurements taken on at least two occasions in the period from one year prior to the conception of the first birth to the time of the second birth, and which included a measure of adiposity in second, or higher order, sibling</w:t>
      </w:r>
      <w:r w:rsidR="00D13340">
        <w:t>s</w:t>
      </w:r>
      <w:r>
        <w:t xml:space="preserve">.  Age, ethnicity and genetics were not considered modifiable; </w:t>
      </w:r>
      <w:r w:rsidR="00B8523C">
        <w:t xml:space="preserve">all other factors including </w:t>
      </w:r>
      <w:r>
        <w:t xml:space="preserve">length of the interpregnancy interval </w:t>
      </w:r>
      <w:r w:rsidR="00B8523C">
        <w:t>were</w:t>
      </w:r>
      <w:r>
        <w:t>.</w:t>
      </w:r>
    </w:p>
    <w:p w14:paraId="51695820" w14:textId="77777777" w:rsidR="00464117" w:rsidRDefault="00464117" w:rsidP="00464117">
      <w:pPr>
        <w:pStyle w:val="Heading3"/>
        <w:spacing w:line="480" w:lineRule="auto"/>
      </w:pPr>
      <w:r>
        <w:t>Results</w:t>
      </w:r>
    </w:p>
    <w:p w14:paraId="5166B25E" w14:textId="6DA5862A" w:rsidR="00464117" w:rsidRPr="001D3338" w:rsidRDefault="00464117" w:rsidP="00464117">
      <w:pPr>
        <w:spacing w:line="480" w:lineRule="auto"/>
      </w:pPr>
      <w:r>
        <w:t>Eleven studies satisfied the inclusion criteria.  Higher interpregnancy</w:t>
      </w:r>
      <w:r w:rsidR="00B8523C">
        <w:t xml:space="preserve"> </w:t>
      </w:r>
      <w:r>
        <w:t xml:space="preserve">weight gain or loss, </w:t>
      </w:r>
      <w:r w:rsidR="00CE7E9E">
        <w:t>maternal smoking inception</w:t>
      </w:r>
      <w:r>
        <w:t xml:space="preserve">, </w:t>
      </w:r>
      <w:r w:rsidR="00EC7606">
        <w:t xml:space="preserve">mothers </w:t>
      </w:r>
      <w:r w:rsidR="00D13340">
        <w:t>smoking</w:t>
      </w:r>
      <w:r w:rsidR="00EC7606">
        <w:t xml:space="preserve"> in their first pregnancy and qui</w:t>
      </w:r>
      <w:r w:rsidR="00D13340">
        <w:t>t</w:t>
      </w:r>
      <w:r w:rsidR="00EC7606">
        <w:t>t</w:t>
      </w:r>
      <w:r w:rsidR="00D13340">
        <w:t>ing</w:t>
      </w:r>
      <w:r w:rsidR="00897FB6">
        <w:t>, increasing</w:t>
      </w:r>
      <w:r>
        <w:t xml:space="preserve"> the number of cigarettes smoked and longer interpregnancy intervals were positively associated with adiposity in second or higher order children</w:t>
      </w:r>
      <w:r w:rsidR="00CE7E9E">
        <w:t>.  V</w:t>
      </w:r>
      <w:r>
        <w:t xml:space="preserve">aginal birth after caesarean delivery was protective.  </w:t>
      </w:r>
    </w:p>
    <w:p w14:paraId="6BD5ABD1" w14:textId="77777777" w:rsidR="00464117" w:rsidRPr="000631B6" w:rsidRDefault="00464117" w:rsidP="00464117">
      <w:pPr>
        <w:pStyle w:val="Heading3"/>
        <w:spacing w:line="480" w:lineRule="auto"/>
      </w:pPr>
      <w:r>
        <w:lastRenderedPageBreak/>
        <w:t>Conclusion</w:t>
      </w:r>
    </w:p>
    <w:p w14:paraId="7F2D71CD" w14:textId="4E6FCC39" w:rsidR="00464117" w:rsidRDefault="00464117" w:rsidP="00464117">
      <w:pPr>
        <w:spacing w:line="480" w:lineRule="auto"/>
      </w:pPr>
      <w:r>
        <w:t xml:space="preserve">Further research is needed to ascertain whether the risk of adiposity is fixed based on first pregnancy exposures or if interpregnancy change alters the risk for a subsequent child.  This can inform the type and effectiveness of interventions for mothers </w:t>
      </w:r>
      <w:r w:rsidR="00CE7E9E">
        <w:t>prior to a subsequent pregnancy.</w:t>
      </w:r>
    </w:p>
    <w:p w14:paraId="7E0C8F24" w14:textId="1DFAC097" w:rsidR="003071D5" w:rsidRDefault="003071D5" w:rsidP="00093949">
      <w:pPr>
        <w:pStyle w:val="Heading2"/>
        <w:spacing w:line="480" w:lineRule="auto"/>
      </w:pPr>
      <w:r>
        <w:t>Introduction</w:t>
      </w:r>
    </w:p>
    <w:p w14:paraId="78370674" w14:textId="5E676939" w:rsidR="007E4E12" w:rsidRPr="00274291" w:rsidRDefault="0015285A" w:rsidP="003A3A06">
      <w:pPr>
        <w:spacing w:line="480" w:lineRule="auto"/>
      </w:pPr>
      <w:r>
        <w:t>T</w:t>
      </w:r>
      <w:r w:rsidR="007E4E12">
        <w:t>he World Health Organisation</w:t>
      </w:r>
      <w:r w:rsidR="003A3A06">
        <w:t xml:space="preserve"> </w:t>
      </w:r>
      <w:r w:rsidR="007E4E12">
        <w:t>estimated that</w:t>
      </w:r>
      <w:r>
        <w:t xml:space="preserve"> in 2016</w:t>
      </w:r>
      <w:r w:rsidR="00004B12">
        <w:t xml:space="preserve"> there </w:t>
      </w:r>
      <w:r w:rsidR="003A3A06">
        <w:t>we</w:t>
      </w:r>
      <w:r w:rsidR="00004B12">
        <w:t xml:space="preserve">re </w:t>
      </w:r>
      <w:r w:rsidR="007E4E12">
        <w:t xml:space="preserve">41 million children </w:t>
      </w:r>
      <w:r w:rsidR="00A77057">
        <w:t xml:space="preserve">worldwide </w:t>
      </w:r>
      <w:r w:rsidR="007E4E12">
        <w:t>under the age of 5</w:t>
      </w:r>
      <w:r>
        <w:t xml:space="preserve"> and </w:t>
      </w:r>
      <w:r w:rsidR="007E4E12">
        <w:t xml:space="preserve">340 million children and adolescents aged 5 </w:t>
      </w:r>
      <w:r w:rsidR="00A77057">
        <w:t xml:space="preserve">- </w:t>
      </w:r>
      <w:r w:rsidR="007E4E12">
        <w:t>19</w:t>
      </w:r>
      <w:r w:rsidR="00D853B1">
        <w:t xml:space="preserve"> who were </w:t>
      </w:r>
      <w:r>
        <w:t xml:space="preserve">affected by </w:t>
      </w:r>
      <w:r w:rsidR="007E4E12">
        <w:t xml:space="preserve">overweight </w:t>
      </w:r>
      <w:r w:rsidR="00004B12">
        <w:t>or obesity</w:t>
      </w:r>
      <w:r>
        <w:t xml:space="preserve"> </w:t>
      </w:r>
      <w:r w:rsidR="007E4E12">
        <w:fldChar w:fldCharType="begin"/>
      </w:r>
      <w:r w:rsidR="007E4E12">
        <w:instrText xml:space="preserve"> ADDIN EN.CITE &lt;EndNote&gt;&lt;Cite&gt;&lt;Year&gt;2018&lt;/Year&gt;&lt;RecNum&gt;124&lt;/RecNum&gt;&lt;DisplayText&gt;&lt;style face="superscript"&gt;1&lt;/style&gt;&lt;/DisplayText&gt;&lt;record&gt;&lt;rec-number&gt;124&lt;/rec-number&gt;&lt;foreign-keys&gt;&lt;key app="EN" db-id="090zsf9wavded3e0azrxv2vc5r90sv920vvp" timestamp="1563522688"&gt;124&lt;/key&gt;&lt;/foreign-keys&gt;&lt;ref-type name="Web Page"&gt;12&lt;/ref-type&gt;&lt;contributors&gt;&lt;/contributors&gt;&lt;titles&gt;&lt;title&gt;World Health Organisation. Obesity and Overweight&lt;/title&gt;&lt;/titles&gt;&lt;number&gt;July 19, 2019&lt;/number&gt;&lt;dates&gt;&lt;year&gt;2018&lt;/year&gt;&lt;/dates&gt;&lt;urls&gt;&lt;related-urls&gt;&lt;url&gt;https://www.who.int/en/news-room/fact-sheets/detail/obesity-and-overweight&lt;/url&gt;&lt;/related-urls&gt;&lt;/urls&gt;&lt;custom2&gt;accessed 19 July 2019&lt;/custom2&gt;&lt;/record&gt;&lt;/Cite&gt;&lt;/EndNote&gt;</w:instrText>
      </w:r>
      <w:r w:rsidR="007E4E12">
        <w:fldChar w:fldCharType="separate"/>
      </w:r>
      <w:r w:rsidR="007E4E12" w:rsidRPr="007E4E12">
        <w:rPr>
          <w:noProof/>
          <w:vertAlign w:val="superscript"/>
        </w:rPr>
        <w:t>1</w:t>
      </w:r>
      <w:r w:rsidR="007E4E12">
        <w:fldChar w:fldCharType="end"/>
      </w:r>
      <w:r w:rsidR="007E4E12">
        <w:t xml:space="preserve">.  </w:t>
      </w:r>
      <w:r w:rsidR="00004B12">
        <w:t xml:space="preserve">More than 1.9 billion adults </w:t>
      </w:r>
      <w:r w:rsidR="003A3A06">
        <w:t>we</w:t>
      </w:r>
      <w:r w:rsidR="00004B12">
        <w:t>re affected by overweight and, of</w:t>
      </w:r>
      <w:r w:rsidR="007E4E12">
        <w:t xml:space="preserve"> these</w:t>
      </w:r>
      <w:r w:rsidR="00004B12">
        <w:t>,</w:t>
      </w:r>
      <w:r w:rsidR="007E4E12">
        <w:t xml:space="preserve"> 650 million (11% of men and 15% of women) were </w:t>
      </w:r>
      <w:r>
        <w:t>affected by obesity</w:t>
      </w:r>
      <w:r w:rsidR="007E4E12">
        <w:t xml:space="preserve"> </w:t>
      </w:r>
      <w:r w:rsidR="007E4E12">
        <w:fldChar w:fldCharType="begin"/>
      </w:r>
      <w:r w:rsidR="007E4E12">
        <w:instrText xml:space="preserve"> ADDIN EN.CITE &lt;EndNote&gt;&lt;Cite&gt;&lt;Year&gt;2018&lt;/Year&gt;&lt;RecNum&gt;124&lt;/RecNum&gt;&lt;DisplayText&gt;&lt;style face="superscript"&gt;1&lt;/style&gt;&lt;/DisplayText&gt;&lt;record&gt;&lt;rec-number&gt;124&lt;/rec-number&gt;&lt;foreign-keys&gt;&lt;key app="EN" db-id="090zsf9wavded3e0azrxv2vc5r90sv920vvp" timestamp="1563522688"&gt;124&lt;/key&gt;&lt;/foreign-keys&gt;&lt;ref-type name="Web Page"&gt;12&lt;/ref-type&gt;&lt;contributors&gt;&lt;/contributors&gt;&lt;titles&gt;&lt;title&gt;World Health Organisation. Obesity and Overweight&lt;/title&gt;&lt;/titles&gt;&lt;number&gt;July 19, 2019&lt;/number&gt;&lt;dates&gt;&lt;year&gt;2018&lt;/year&gt;&lt;/dates&gt;&lt;urls&gt;&lt;related-urls&gt;&lt;url&gt;https://www.who.int/en/news-room/fact-sheets/detail/obesity-and-overweight&lt;/url&gt;&lt;/related-urls&gt;&lt;/urls&gt;&lt;custom2&gt;accessed 19 July 2019&lt;/custom2&gt;&lt;/record&gt;&lt;/Cite&gt;&lt;/EndNote&gt;</w:instrText>
      </w:r>
      <w:r w:rsidR="007E4E12">
        <w:fldChar w:fldCharType="separate"/>
      </w:r>
      <w:r w:rsidR="007E4E12" w:rsidRPr="007E4E12">
        <w:rPr>
          <w:noProof/>
          <w:vertAlign w:val="superscript"/>
        </w:rPr>
        <w:t>1</w:t>
      </w:r>
      <w:r w:rsidR="007E4E12">
        <w:fldChar w:fldCharType="end"/>
      </w:r>
      <w:r w:rsidR="007E4E12">
        <w:t xml:space="preserve">.   </w:t>
      </w:r>
      <w:r w:rsidR="00004B12">
        <w:t xml:space="preserve">Early intervention </w:t>
      </w:r>
      <w:r w:rsidR="00512AED">
        <w:t xml:space="preserve">and prevention </w:t>
      </w:r>
      <w:r w:rsidR="00004B12">
        <w:t xml:space="preserve">is key since </w:t>
      </w:r>
      <w:r w:rsidR="004B15F4">
        <w:t xml:space="preserve">childhood </w:t>
      </w:r>
      <w:r w:rsidR="00004B12">
        <w:t xml:space="preserve"> weight is strongly associated with </w:t>
      </w:r>
      <w:r w:rsidR="004B15F4">
        <w:t xml:space="preserve">adult </w:t>
      </w:r>
      <w:r w:rsidR="00004B12">
        <w:t xml:space="preserve">weight </w:t>
      </w:r>
      <w:r w:rsidR="00004B12">
        <w:fldChar w:fldCharType="begin"/>
      </w:r>
      <w:r w:rsidR="00EE322A">
        <w:instrText xml:space="preserve"> ADDIN EN.CITE &lt;EndNote&gt;&lt;Cite&gt;&lt;Author&gt;Parsons&lt;/Author&gt;&lt;Year&gt;1999&lt;/Year&gt;&lt;RecNum&gt;243&lt;/RecNum&gt;&lt;DisplayText&gt;&lt;style face="superscript"&gt;2&lt;/style&gt;&lt;/DisplayText&gt;&lt;record&gt;&lt;rec-number&gt;243&lt;/rec-number&gt;&lt;foreign-keys&gt;&lt;key app="EN" db-id="090zsf9wavded3e0azrxv2vc5r90sv920vvp" timestamp="0"&gt;243&lt;/key&gt;&lt;/foreign-keys&gt;&lt;ref-type name="Journal Article"&gt;17&lt;/ref-type&gt;&lt;contributors&gt;&lt;authors&gt;&lt;author&gt;Parsons, T. J.&lt;/author&gt;&lt;author&gt;Power, C.&lt;/author&gt;&lt;author&gt;Logan, S.&lt;/author&gt;&lt;author&gt;Summerbell, C. D.&lt;/author&gt;&lt;/authors&gt;&lt;/contributors&gt;&lt;auth-address&gt;Department of Epidemiology and Public Health, Institute of Child Health, London, UK.&lt;/auth-address&gt;&lt;titles&gt;&lt;title&gt;Childhood predictors of adult obesity: a systematic review&lt;/title&gt;&lt;secondary-title&gt;Int J Obes Relat Metab Disord&lt;/secondary-title&gt;&lt;/titles&gt;&lt;periodical&gt;&lt;full-title&gt;Int J Obes Relat Metab Disord&lt;/full-title&gt;&lt;/periodical&gt;&lt;pages&gt;S1-107&lt;/pages&gt;&lt;volume&gt;23 Suppl 8&lt;/volume&gt;&lt;edition&gt;2000/01/21&lt;/edition&gt;&lt;keywords&gt;&lt;keyword&gt;Adult&lt;/keyword&gt;&lt;keyword&gt;Birth Weight&lt;/keyword&gt;&lt;keyword&gt;Child&lt;/keyword&gt;&lt;keyword&gt;Energy Intake&lt;/keyword&gt;&lt;keyword&gt;Energy Metabolism&lt;/keyword&gt;&lt;keyword&gt;Exercise&lt;/keyword&gt;&lt;keyword&gt;Female&lt;/keyword&gt;&lt;keyword&gt;Health Behavior&lt;/keyword&gt;&lt;keyword&gt;Humans&lt;/keyword&gt;&lt;keyword&gt;Longitudinal Studies&lt;/keyword&gt;&lt;keyword&gt;Male&lt;/keyword&gt;&lt;keyword&gt;Obesity/*etiology/genetics&lt;/keyword&gt;&lt;keyword&gt;Predictive Value of Tests&lt;/keyword&gt;&lt;keyword&gt;Risk Factors&lt;/keyword&gt;&lt;keyword&gt;Socioeconomic Factors&lt;/keyword&gt;&lt;/keywords&gt;&lt;dates&gt;&lt;year&gt;1999&lt;/year&gt;&lt;pub-dates&gt;&lt;date&gt;Nov&lt;/date&gt;&lt;/pub-dates&gt;&lt;/dates&gt;&lt;accession-num&gt;10641588&lt;/accession-num&gt;&lt;urls&gt;&lt;related-urls&gt;&lt;url&gt;https://www.ncbi.nlm.nih.gov/pubmed/10641588&lt;/url&gt;&lt;/related-urls&gt;&lt;/urls&gt;&lt;/record&gt;&lt;/Cite&gt;&lt;/EndNote&gt;</w:instrText>
      </w:r>
      <w:r w:rsidR="00004B12">
        <w:fldChar w:fldCharType="separate"/>
      </w:r>
      <w:r w:rsidR="00004B12" w:rsidRPr="00004B12">
        <w:rPr>
          <w:noProof/>
          <w:vertAlign w:val="superscript"/>
        </w:rPr>
        <w:t>2</w:t>
      </w:r>
      <w:r w:rsidR="00004B12">
        <w:fldChar w:fldCharType="end"/>
      </w:r>
      <w:r w:rsidR="00004B12">
        <w:t xml:space="preserve"> </w:t>
      </w:r>
      <w:r w:rsidR="007E4E12">
        <w:t xml:space="preserve"> </w:t>
      </w:r>
      <w:r w:rsidR="00004B12">
        <w:t>and o</w:t>
      </w:r>
      <w:r w:rsidR="007E4E12">
        <w:t xml:space="preserve">besity raises the risk of many </w:t>
      </w:r>
      <w:r w:rsidR="003A3A06">
        <w:t xml:space="preserve">non-communicable </w:t>
      </w:r>
      <w:r w:rsidR="007E4E12">
        <w:t xml:space="preserve">diseases including cardiovascular disease </w:t>
      </w:r>
      <w:r w:rsidR="007E4E12">
        <w:fldChar w:fldCharType="begin">
          <w:fldData xml:space="preserve">PEVuZE5vdGU+PENpdGU+PEF1dGhvcj5VbWVyPC9BdXRob3I+PFllYXI+MjAxNzwvWWVhcj48UmVj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Y4My02ODM8L3BhZ2VzPjx2b2x1bWU+MTc8L3ZvbHVtZT48bnVtYmVyPjE8L251bWJlcj48a2V5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==
</w:fldData>
        </w:fldChar>
      </w:r>
      <w:r w:rsidR="00004B12">
        <w:instrText xml:space="preserve"> ADDIN EN.CITE </w:instrText>
      </w:r>
      <w:r w:rsidR="00004B12">
        <w:fldChar w:fldCharType="begin">
          <w:fldData xml:space="preserve">PEVuZE5vdGU+PENpdGU+PEF1dGhvcj5VbWVyPC9BdXRob3I+PFllYXI+MjAxNzwvWWVhcj48UmVj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Y4My02ODM8L3BhZ2VzPjx2b2x1bWU+MTc8L3ZvbHVtZT48bnVtYmVyPjE8L251bWJlcj48a2V5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==
</w:fldData>
        </w:fldChar>
      </w:r>
      <w:r w:rsidR="00004B12">
        <w:instrText xml:space="preserve"> ADDIN EN.CITE.DATA </w:instrText>
      </w:r>
      <w:r w:rsidR="00004B12">
        <w:fldChar w:fldCharType="end"/>
      </w:r>
      <w:r w:rsidR="007E4E12">
        <w:fldChar w:fldCharType="separate"/>
      </w:r>
      <w:r w:rsidR="00004B12" w:rsidRPr="00004B12">
        <w:rPr>
          <w:noProof/>
          <w:vertAlign w:val="superscript"/>
        </w:rPr>
        <w:t>3</w:t>
      </w:r>
      <w:r w:rsidR="007E4E12">
        <w:fldChar w:fldCharType="end"/>
      </w:r>
      <w:r w:rsidR="007E4E12">
        <w:t xml:space="preserve">, type 2 diabetes </w:t>
      </w:r>
      <w:r w:rsidR="007E4E12">
        <w:fldChar w:fldCharType="begin"/>
      </w:r>
      <w:r w:rsidR="00004B12">
        <w:instrText xml:space="preserve"> ADDIN EN.CITE &lt;EndNote&gt;&lt;Cite&gt;&lt;Author&gt;Cui&lt;/Autho</w:instrText>
      </w:r>
      <w:r w:rsidR="00004B12" w:rsidRPr="00274291">
        <w:instrText>r&gt;&lt;Year&gt;2018&lt;/Year&gt;&lt;RecNum&gt;149&lt;/RecNum&gt;&lt;DisplayText&gt;&lt;style face="superscript"&gt;4&lt;/style&gt;&lt;/DisplayText&gt;&lt;record&gt;&lt;rec-number&gt;149&lt;/rec-number&gt;&lt;foreign-keys&gt;&lt;key app="EN" db-id="090zsf9wavded3e0azrxv2vc5r90sv920vvp" timestamp="1563734361"&gt;149&lt;/key&gt;&lt;/foreign-keys&gt;&lt;ref-type name="Journal Article"&gt;17&lt;/ref-type&gt;&lt;contributors&gt;&lt;authors&gt;&lt;author&gt;Cui, Xianwei&lt;/author&gt;&lt;author&gt;You, Lianghui&lt;/author&gt;&lt;author&gt;Zhu, Lijun&lt;/author&gt;&lt;author&gt;Wang, Xing&lt;/author&gt;&lt;author&gt;Zhou, Yahui&lt;/author&gt;&lt;author&gt;Li, Yun&lt;/author&gt;&lt;author&gt;Wen, Juan&lt;/author&gt;&lt;author&gt;Xia, Yankai&lt;/author&gt;&lt;author&gt;Wang, Xinru&lt;/author&gt;&lt;author&gt;Ji, Chenbo&lt;/author&gt;&lt;author&gt;Guo, Xirong&lt;/author&gt;&lt;/authors&gt;&lt;/contributors&gt;&lt;titles&gt;&lt;title&gt;Change in circulating microRNA profile of obese children indicates future risk of adult diabetes&lt;/title&gt;&lt;secondary-title&gt;Metabolism&lt;/secondary-title&gt;&lt;/titles&gt;&lt;periodical&gt;&lt;full-title&gt;Metabolism&lt;/full-title&gt;&lt;/periodical&gt;&lt;pages&gt;95-105&lt;/pages&gt;&lt;volume&gt;78&lt;/volume&gt;&lt;keywords&gt;&lt;keyword&gt;Circulating microRNA&lt;/keyword&gt;&lt;keyword&gt;Childhood obesity&lt;/keyword&gt;&lt;keyword&gt;Diabetes&lt;/keyword&gt;&lt;keyword&gt;Future risk&lt;/keyword&gt;&lt;/keywords&gt;&lt;dates&gt;&lt;year&gt;2018&lt;/year&gt;&lt;pub-dates&gt;&lt;date&gt;2018/01/01/&lt;/date&gt;&lt;/pub-dates&gt;&lt;/dates&gt;&lt;isbn&gt;0026-0495&lt;/isbn&gt;&lt;urls&gt;&lt;related-urls&gt;&lt;url&gt;http://www.sciencedirect.com/science/article/pii/S0026049517302500&lt;/url&gt;&lt;url&gt;https://www.metabolismjournal.com/article/S0026-0495(17)30250-0/pdf&lt;/url&gt;&lt;/related-urls&gt;&lt;/urls&gt;&lt;electronic-resource-num&gt;https://doi.org/10.1016/j.metabol.2017.09.006&lt;/electronic-resource-num&gt;&lt;/record&gt;&lt;/Cite&gt;&lt;/EndNote&gt;</w:instrText>
      </w:r>
      <w:r w:rsidR="007E4E12">
        <w:fldChar w:fldCharType="separate"/>
      </w:r>
      <w:r w:rsidR="00004B12" w:rsidRPr="00274291">
        <w:rPr>
          <w:noProof/>
          <w:vertAlign w:val="superscript"/>
        </w:rPr>
        <w:t>4</w:t>
      </w:r>
      <w:r w:rsidR="007E4E12">
        <w:fldChar w:fldCharType="end"/>
      </w:r>
      <w:r w:rsidR="007E4E12" w:rsidRPr="00274291">
        <w:t xml:space="preserve">, osteoarthritis </w:t>
      </w:r>
      <w:r w:rsidR="007E4E12">
        <w:fldChar w:fldCharType="begin"/>
      </w:r>
      <w:r w:rsidR="00004B12" w:rsidRPr="00274291">
        <w:instrText xml:space="preserve"> ADDIN EN.CITE &lt;EndNote&gt;&lt;Cite&gt;&lt;Author&gt;Lementowski&lt;/Author&gt;&lt;Year&gt;2008&lt;/Year&gt;&lt;RecNum&gt;150&lt;/RecNum&gt;&lt;DisplayText&gt;&lt;style face="superscript"&gt;5&lt;/style&gt;&lt;/DisplayText&gt;&lt;record&gt;&lt;rec-number&gt;150&lt;/rec-number&gt;&lt;foreign-keys&gt;&lt;key app="EN" db-id="090zsf9wavded3e0azrxv2vc5r90sv920vvp" timestamp="1563735218"&gt;150&lt;/key&gt;&lt;/foreign-keys&gt;&lt;ref-type name="Journal Article"&gt;17&lt;/ref-type&gt;&lt;contributors&gt;&lt;authors&gt;&lt;author&gt;Lementowski, Peter W.&lt;/author&gt;&lt;author&gt;Zelicof, Stephen B.&lt;/author&gt;&lt;/authors&gt;&lt;/contributors&gt;&lt;auth-address&gt;Department of Orthopaedics, Long Island Jewish Hospital, New Hyde Park, New York, USA. lementop@hotmail.com&lt;/auth-address&gt;&lt;titles&gt;&lt;title&gt;Obesity and osteoarthritis&lt;/title&gt;&lt;secondary-title&gt;American journal of orthopedics (Belle Mead, N.J.)&lt;/secondary-title&gt;&lt;alt-title&gt;Am J Orthop (Belle Mead NJ)&lt;/alt-title&gt;&lt;/titles&gt;&lt;periodical&gt;&lt;full-title&gt;American journal of orthopedics (Belle Mead, N.J.)&lt;/full-title&gt;&lt;abbr-1&gt;Am J Orthop (Belle Mead NJ)&lt;/abbr-1&gt;&lt;/periodical&gt;&lt;alt-periodical&gt;&lt;full-title&gt;American journal of orthopedics (Belle Mead, N.J.)&lt;/full-title&gt;&lt;abbr-1&gt;Am J Orthop (Belle Mead NJ)&lt;/abbr-1&gt;&lt;/alt-periodical&gt;&lt;pages&gt;148-151&lt;/pages&gt;&lt;volume&gt;37&lt;/volume&gt;&lt;number&gt;3&lt;/number&gt;&lt;dates&gt;&lt;year&gt;2008&lt;/year&gt;&lt;pub-dates&gt;&lt;date&gt;2008/03//&lt;/date&gt;&lt;/pub-dates&gt;&lt;/dates&gt;&lt;isbn&gt;1078-4519&lt;/isbn&gt;&lt;accession-num&gt;18438470&lt;/accession-num&gt;&lt;urls&gt;&lt;related-urls&gt;&lt;url&gt;http://europepmc.org/abstract/MED/18438470&lt;/url&gt;&lt;/related-urls&gt;&lt;/urls&gt;&lt;remote-database-name&gt;PubMed&lt;/remote-database-name&gt;&lt;language&gt;eng&lt;/language&gt;&lt;/record&gt;&lt;/Cite&gt;&lt;/EndNote&gt;</w:instrText>
      </w:r>
      <w:r w:rsidR="007E4E12">
        <w:fldChar w:fldCharType="separate"/>
      </w:r>
      <w:r w:rsidR="00004B12" w:rsidRPr="00274291">
        <w:rPr>
          <w:noProof/>
          <w:vertAlign w:val="superscript"/>
        </w:rPr>
        <w:t>5</w:t>
      </w:r>
      <w:r w:rsidR="007E4E12">
        <w:fldChar w:fldCharType="end"/>
      </w:r>
      <w:r w:rsidR="007E4E12" w:rsidRPr="00274291">
        <w:t xml:space="preserve">, other musculoskeletal disorders </w:t>
      </w:r>
      <w:r w:rsidR="007E4E12">
        <w:fldChar w:fldCharType="begin">
          <w:fldData xml:space="preserve">PEVuZE5vdGU+PENpdGU+PEF1dGhvcj5QYXVsaXM8L0F1dGhvcj48WWVhcj4yMDE0PC9ZZWFyPjxS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</w:fldData>
        </w:fldChar>
      </w:r>
      <w:r w:rsidR="00004B12" w:rsidRPr="00274291">
        <w:instrText xml:space="preserve"> ADDIN EN.CITE </w:instrText>
      </w:r>
      <w:r w:rsidR="00004B12">
        <w:fldChar w:fldCharType="begin">
          <w:fldData xml:space="preserve">PEVuZE5vdGU+PENpdGU+PEF1dGhvcj5QYXVsaXM8L0F1dGhvcj48WWVhcj4yMDE0PC9ZZWFyPjxS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</w:fldData>
        </w:fldChar>
      </w:r>
      <w:r w:rsidR="00004B12" w:rsidRPr="00274291">
        <w:instrText xml:space="preserve"> ADDIN EN.CITE.DATA </w:instrText>
      </w:r>
      <w:r w:rsidR="00004B12">
        <w:fldChar w:fldCharType="end"/>
      </w:r>
      <w:r w:rsidR="007E4E12">
        <w:fldChar w:fldCharType="separate"/>
      </w:r>
      <w:r w:rsidR="00004B12" w:rsidRPr="00274291">
        <w:rPr>
          <w:noProof/>
          <w:vertAlign w:val="superscript"/>
        </w:rPr>
        <w:t>6</w:t>
      </w:r>
      <w:r w:rsidR="007E4E12">
        <w:fldChar w:fldCharType="end"/>
      </w:r>
      <w:r w:rsidR="007E4E12" w:rsidRPr="00274291">
        <w:t xml:space="preserve"> and a number of different types of cancer </w:t>
      </w:r>
      <w:r w:rsidR="007E4E12">
        <w:fldChar w:fldCharType="begin"/>
      </w:r>
      <w:r w:rsidR="007E4E12" w:rsidRPr="00274291">
        <w:instrText xml:space="preserve"> ADDIN EN.CITE &lt;EndNote&gt;&lt;Cite&gt;&lt;Year&gt;2018&lt;/Year&gt;&lt;RecNum&gt;124&lt;/RecNum&gt;&lt;DisplayText&gt;&lt;style face="superscript"&gt;1&lt;/style&gt;&lt;/DisplayText&gt;&lt;record&gt;&lt;rec-number&gt;124&lt;/rec-number&gt;&lt;foreign-keys&gt;&lt;key app="EN" db-id="090zsf9wavded3e0azrxv2vc5r90sv920vvp" timestamp="1563522688"&gt;124&lt;/key&gt;&lt;/foreign-keys&gt;&lt;ref-type name="Web Page"&gt;12&lt;/ref-type&gt;&lt;contributors&gt;&lt;/contributors&gt;&lt;titles&gt;&lt;title&gt;World Health Organisation. Obesity and Overweight&lt;/title&gt;&lt;/titles&gt;&lt;number&gt;July 19, 2019&lt;/number&gt;&lt;dates&gt;&lt;year&gt;2018&lt;/year&gt;&lt;/dates&gt;&lt;urls&gt;&lt;related-urls&gt;&lt;url&gt;https://www.who.int/en/news-room/fact-sheets/detail/obesity-and-overweight&lt;/url&gt;&lt;/related-urls&gt;&lt;/urls&gt;&lt;custom2&gt;accessed 19 July 2019&lt;/custom2&gt;&lt;/record&gt;&lt;/Cite&gt;&lt;/EndNote&gt;</w:instrText>
      </w:r>
      <w:r w:rsidR="007E4E12">
        <w:fldChar w:fldCharType="separate"/>
      </w:r>
      <w:r w:rsidR="007E4E12" w:rsidRPr="00274291">
        <w:rPr>
          <w:noProof/>
          <w:vertAlign w:val="superscript"/>
        </w:rPr>
        <w:t>1</w:t>
      </w:r>
      <w:r w:rsidR="007E4E12">
        <w:fldChar w:fldCharType="end"/>
      </w:r>
      <w:r w:rsidR="007E4E12" w:rsidRPr="00274291">
        <w:t xml:space="preserve">. </w:t>
      </w:r>
      <w:r w:rsidR="006A3332" w:rsidRPr="00274291">
        <w:t xml:space="preserve">  </w:t>
      </w:r>
    </w:p>
    <w:p w14:paraId="60CFCB53" w14:textId="5A819B83" w:rsidR="00EE4628" w:rsidRDefault="00512AED" w:rsidP="003A3A06">
      <w:pPr>
        <w:spacing w:line="480" w:lineRule="auto"/>
      </w:pPr>
      <w:r>
        <w:t>The Developmental Origins of Health and D</w:t>
      </w:r>
      <w:r w:rsidR="007E4E12">
        <w:t>isease (DOHaD) concept links exposures during the periconceptional period and pregnancy to lasting effects on developmental programming of the foetus and to subsequent</w:t>
      </w:r>
      <w:r w:rsidR="00FC32D1">
        <w:t xml:space="preserve"> </w:t>
      </w:r>
      <w:r w:rsidR="007E4E12">
        <w:t xml:space="preserve"> susceptibility</w:t>
      </w:r>
      <w:r w:rsidR="000B3C14">
        <w:t xml:space="preserve"> to non-communicable disease</w:t>
      </w:r>
      <w:r w:rsidR="007E4E12">
        <w:t xml:space="preserve"> </w:t>
      </w:r>
      <w:r w:rsidR="00637E57">
        <w:fldChar w:fldCharType="begin"/>
      </w:r>
      <w:r w:rsidR="00EE322A">
        <w:instrText xml:space="preserve"> ADDIN EN.CITE &lt;EndNote&gt;&lt;Cite&gt;&lt;Author&gt;Gluckman&lt;/Author&gt;&lt;Year&gt;2007&lt;/Year&gt;&lt;RecNum&gt;247&lt;/RecNum&gt;&lt;DisplayText&gt;&lt;style face="superscript"&gt;7&lt;/style&gt;&lt;/DisplayText&gt;&lt;record&gt;&lt;rec-number&gt;247&lt;/rec-number&gt;&lt;foreign-keys&gt;&lt;key app="EN" db-id="090zsf9wavded3e0azrxv2vc5r90sv920vvp" timestamp="0"&gt;247&lt;/key&gt;&lt;/foreign-keys&gt;&lt;ref-type name="Journal Article"&gt;17&lt;/ref-type&gt;&lt;contributors&gt;&lt;authors&gt;&lt;author&gt;Gluckman, P. D.&lt;/author&gt;&lt;author&gt;Hanson, M. A.&lt;/author&gt;&lt;author&gt;Beedle, A. S.&lt;/author&gt;&lt;/authors&gt;&lt;/contributors&gt;&lt;auth-address&gt;Liggins Institute, University of Auckland, and National Research Centre for Growth and Development, Private Bag 92019, Auckland, New Zealand. pd.gluckman@auckland.ac.nz&lt;/auth-address&gt;&lt;titles&gt;&lt;title&gt;Early life events and their consequences for later disease: a life history and evolutionary perspective&lt;/title&gt;&lt;secondary-title&gt;Am J Hum Biol&lt;/secondary-title&gt;&lt;/titles&gt;&lt;periodical&gt;&lt;full-title&gt;Am J Hum Biol&lt;/full-title&gt;&lt;/periodical&gt;&lt;pages&gt;1-19&lt;/pages&gt;&lt;volume&gt;19&lt;/volume&gt;&lt;number&gt;1&lt;/number&gt;&lt;edition&gt;2006/12/13&lt;/edition&gt;&lt;keywords&gt;&lt;keyword&gt;*Biological Evolution&lt;/keyword&gt;&lt;keyword&gt;*Chronic Disease/epidemiology/prevention &amp;amp; control&lt;/keyword&gt;&lt;keyword&gt;Energy Metabolism&lt;/keyword&gt;&lt;keyword&gt;Female&lt;/keyword&gt;&lt;keyword&gt;Humans&lt;/keyword&gt;&lt;keyword&gt;Male&lt;/keyword&gt;&lt;keyword&gt;*Maternal Exposure/adverse effects/prevention &amp;amp; control&lt;/keyword&gt;&lt;keyword&gt;Pregnancy&lt;/keyword&gt;&lt;keyword&gt;*Prenatal Exposure Delayed Effects/diagnosis/epidemiology/etiology&lt;/keyword&gt;&lt;/keywords&gt;&lt;dates&gt;&lt;year&gt;2007&lt;/year&gt;&lt;pub-dates&gt;&lt;date&gt;Jan-Feb&lt;/date&gt;&lt;/pub-dates&gt;&lt;/dates&gt;&lt;isbn&gt;1042-0533 (Print)&amp;#xD;1042-0533 (Linking)&lt;/isbn&gt;&lt;accession-num&gt;17160980&lt;/accession-num&gt;&lt;urls&gt;&lt;related-urls&gt;&lt;url&gt;https://www.ncbi.nlm.nih.gov/pubmed/17160980&lt;/url&gt;&lt;url&gt;https://onlinelibrary.wiley.com/doi/abs/10.1002/ajhb.20590&lt;/url&gt;&lt;/related-urls&gt;&lt;/urls&gt;&lt;electronic-resource-num&gt;10.1002/ajhb.20590&lt;/electronic-resource-num&gt;&lt;/record&gt;&lt;/Cite&gt;&lt;/EndNote&gt;</w:instrText>
      </w:r>
      <w:r w:rsidR="00637E57">
        <w:fldChar w:fldCharType="separate"/>
      </w:r>
      <w:r w:rsidR="00637E57" w:rsidRPr="00637E57">
        <w:rPr>
          <w:noProof/>
          <w:vertAlign w:val="superscript"/>
        </w:rPr>
        <w:t>7</w:t>
      </w:r>
      <w:r w:rsidR="00637E57">
        <w:fldChar w:fldCharType="end"/>
      </w:r>
      <w:r w:rsidR="007E4E12">
        <w:t xml:space="preserve">.  A number of modifiable maternal characteristics and behaviours </w:t>
      </w:r>
      <w:r w:rsidR="000B3C14">
        <w:t>in</w:t>
      </w:r>
      <w:r w:rsidR="00637E57">
        <w:t xml:space="preserve"> </w:t>
      </w:r>
      <w:r w:rsidR="004B67BD">
        <w:t xml:space="preserve">the preconception, </w:t>
      </w:r>
      <w:r w:rsidR="00637E57">
        <w:t xml:space="preserve">pregnancy and </w:t>
      </w:r>
      <w:r w:rsidR="004B67BD">
        <w:t>interpregnancy period</w:t>
      </w:r>
      <w:r w:rsidR="00D41B55">
        <w:t xml:space="preserve"> (defined by the World Health Organisation as the period from the birth of one child until the conception of the subsequent pregnancy </w:t>
      </w:r>
      <w:r w:rsidR="00D41B55">
        <w:fldChar w:fldCharType="begin"/>
      </w:r>
      <w:r w:rsidR="00D41B55">
        <w:instrText xml:space="preserve"> ADDIN EN.CITE &lt;EndNote&gt;&lt;Cite&gt;&lt;Year&gt;2007&lt;/Year&gt;&lt;RecNum&gt;107&lt;/RecNum&gt;&lt;DisplayText&gt;&lt;style face="superscript"&gt;8&lt;/style&gt;&lt;/DisplayText&gt;&lt;record&gt;&lt;rec-number&gt;107&lt;/rec-number&gt;&lt;foreign-keys&gt;&lt;key app="EN" db-id="090zsf9wavded3e0azrxv2vc5r90sv920vvp" timestamp="1563445215"&gt;107&lt;/key&gt;&lt;/foreign-keys&gt;&lt;ref-type name="Report"&gt;27&lt;/ref-type&gt;&lt;contributors&gt;&lt;/contributors&gt;&lt;titles&gt;&lt;title&gt;World Health Organisation: Report of a WHO technical consultation on birth spacing: Geneva, Switzerland 13-15 June W2005. World Health Organization.&lt;/title&gt;&lt;/titles&gt;&lt;dates&gt;&lt;year&gt;2007&lt;/year&gt;&lt;/dates&gt;&lt;publisher&gt;World Health Organization&lt;/publisher&gt;&lt;urls&gt;&lt;related-urls&gt;&lt;url&gt;https://apps.who.int/iris/handle/10665/69855&lt;/url&gt;&lt;/related-urls&gt;&lt;/urls&gt;&lt;/record&gt;&lt;/Cite&gt;&lt;/EndNote&gt;</w:instrText>
      </w:r>
      <w:r w:rsidR="00D41B55">
        <w:fldChar w:fldCharType="separate"/>
      </w:r>
      <w:r w:rsidR="00D41B55" w:rsidRPr="00D41B55">
        <w:rPr>
          <w:noProof/>
          <w:vertAlign w:val="superscript"/>
        </w:rPr>
        <w:t>8</w:t>
      </w:r>
      <w:r w:rsidR="00D41B55">
        <w:fldChar w:fldCharType="end"/>
      </w:r>
      <w:r w:rsidR="00D41B55">
        <w:t xml:space="preserve">) </w:t>
      </w:r>
      <w:r w:rsidR="007E4E12">
        <w:t>have been</w:t>
      </w:r>
      <w:r w:rsidR="00BB42C4">
        <w:t xml:space="preserve"> </w:t>
      </w:r>
      <w:r w:rsidR="004B15F4">
        <w:t>associate with</w:t>
      </w:r>
      <w:r w:rsidR="00BB42C4">
        <w:t xml:space="preserve"> offspring adiposity </w:t>
      </w:r>
      <w:r w:rsidR="00BB42C4">
        <w:fldChar w:fldCharType="begin">
          <w:fldData xml:space="preserve">PEVuZE5vdGU+PENpdGU+PEF1dGhvcj5TdGVwaGVuc29uPC9BdXRob3I+PFllYXI+MjAxODwvWWVh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U29oLCBTLiBFLjwvYXV0aG9yPjxhdXRob3I+U2F3LCBTLiBN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</w:fldData>
        </w:fldChar>
      </w:r>
      <w:r w:rsidR="00D41B55">
        <w:instrText xml:space="preserve"> ADDIN EN.CITE </w:instrText>
      </w:r>
      <w:r w:rsidR="00D41B55">
        <w:fldChar w:fldCharType="begin">
          <w:fldData xml:space="preserve">PEVuZE5vdGU+PENpdGU+PEF1dGhvcj5TdGVwaGVuc29uPC9BdXRob3I+PFllYXI+MjAxODwvWWVh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U29oLCBTLiBFLjwvYXV0aG9yPjxhdXRob3I+U2F3LCBTLiBN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</w:fldData>
        </w:fldChar>
      </w:r>
      <w:r w:rsidR="00D41B55">
        <w:instrText xml:space="preserve"> ADDIN EN.CITE.DATA </w:instrText>
      </w:r>
      <w:r w:rsidR="00D41B55">
        <w:fldChar w:fldCharType="end"/>
      </w:r>
      <w:r w:rsidR="00BB42C4">
        <w:fldChar w:fldCharType="separate"/>
      </w:r>
      <w:r w:rsidR="00D41B55" w:rsidRPr="00D41B55">
        <w:rPr>
          <w:noProof/>
          <w:vertAlign w:val="superscript"/>
        </w:rPr>
        <w:t>9-12</w:t>
      </w:r>
      <w:r w:rsidR="00BB42C4">
        <w:fldChar w:fldCharType="end"/>
      </w:r>
      <w:r w:rsidR="00A852A1">
        <w:t>.</w:t>
      </w:r>
      <w:r w:rsidR="00BB42C4">
        <w:t xml:space="preserve">  These include, but are not limited to </w:t>
      </w:r>
      <w:r w:rsidR="007E4E12">
        <w:t xml:space="preserve">maternal obesity, </w:t>
      </w:r>
      <w:r w:rsidR="006A3332">
        <w:t>w</w:t>
      </w:r>
      <w:r w:rsidR="007E4E12">
        <w:t xml:space="preserve">ith or without maternal gestational diabetes mellitus (GDM) </w:t>
      </w:r>
      <w:r w:rsidR="007E4E12">
        <w:fldChar w:fldCharType="begin"/>
      </w:r>
      <w:r w:rsidR="00D41B55">
        <w:instrText xml:space="preserve"> ADDIN EN.CITE &lt;EndNote&gt;&lt;Cite&gt;&lt;Author&gt;Desai&lt;/Author&gt;&lt;Year&gt;2013&lt;/Year&gt;&lt;RecNum&gt;157&lt;/RecNum&gt;&lt;DisplayText&gt;&lt;style face="superscript"&gt;13&lt;/style&gt;&lt;/DisplayText&gt;&lt;record&gt;&lt;rec-number&gt;157&lt;/rec-number&gt;&lt;foreign-keys&gt;&lt;key app="EN" db-id="090zsf9wavded3e0azrxv2vc5r90sv920vvp" timestamp="1563889996"&gt;157&lt;/key&gt;&lt;/foreign-keys&gt;&lt;ref-type name="Journal Article"&gt;17&lt;/ref-type&gt;&lt;contributors&gt;&lt;authors&gt;&lt;author&gt;Desai, Mina&lt;/author&gt;&lt;author&gt;Beall, Marie&lt;/author&gt;&lt;author&gt;Ross, Michael G.&lt;/author&gt;&lt;/authors&gt;&lt;/contributors&gt;&lt;titles&gt;&lt;title&gt;Developmental origins of obesity: programmed adipogenesis&lt;/title&gt;&lt;secondary-title&gt;Current diabetes reports&lt;/secondary-title&gt;&lt;alt-title&gt;Curr Diab Rep&lt;/alt-title&gt;&lt;/titles&gt;&lt;periodical&gt;&lt;full-title&gt;Current diabetes reports&lt;/full-title&gt;&lt;abbr-1&gt;Curr Diab Rep&lt;/abbr-1&gt;&lt;/periodical&gt;&lt;alt-periodical&gt;&lt;full-title&gt;Current diabetes reports&lt;/full-title&gt;&lt;abbr-1&gt;Curr Diab Rep&lt;/abbr-1&gt;&lt;/alt-periodical&gt;&lt;pages&gt;27-33&lt;/pages&gt;&lt;volume&gt;13&lt;/volume&gt;&lt;number&gt;1&lt;/number&gt;&lt;keywords&gt;&lt;keyword&gt;*Adipogenesis&lt;/keyword&gt;&lt;keyword&gt;Animals&lt;/keyword&gt;&lt;keyword&gt;Birth Weight&lt;/keyword&gt;&lt;keyword&gt;*Growth and Development&lt;/keyword&gt;&lt;keyword&gt;Humans&lt;/keyword&gt;&lt;keyword&gt;Nutritional Physiological Phenomena&lt;/keyword&gt;&lt;keyword&gt;Obesity/*pathology/physiopathology&lt;/keyword&gt;&lt;keyword&gt;Risk Factors&lt;/keyword&gt;&lt;/keywords&gt;&lt;dates&gt;&lt;year&gt;2013&lt;/year&gt;&lt;/dates&gt;&lt;isbn&gt;1539-0829&amp;#xD;1534-4827&lt;/isbn&gt;&lt;accession-num&gt;23188593&lt;/accession-num&gt;&lt;urls&gt;&lt;related-urls&gt;&lt;url&gt;https://www.ncbi.nlm.nih.gov/pubmed/23188593&lt;/url&gt;&lt;url&gt;https://www.ncbi.nlm.nih.gov/pmc/articles/PMC3563293/&lt;/url&gt;&lt;url&gt;https://link.springer.com/content/pdf/10.1007%2Fs11892-012-0344-x.pdf&lt;/url&gt;&lt;/related-urls&gt;&lt;/urls&gt;&lt;electronic-resource-num&gt;10.1007/s11892-012-0344-x&lt;/electronic-resource-num&gt;&lt;remote-database-name&gt;PubMed&lt;/remote-database-name&gt;&lt;language&gt;eng&lt;/language&gt;&lt;/record&gt;&lt;/Cite&gt;&lt;/EndNote&gt;</w:instrText>
      </w:r>
      <w:r w:rsidR="007E4E12">
        <w:fldChar w:fldCharType="separate"/>
      </w:r>
      <w:r w:rsidR="00D41B55" w:rsidRPr="00D41B55">
        <w:rPr>
          <w:noProof/>
          <w:vertAlign w:val="superscript"/>
        </w:rPr>
        <w:t>13</w:t>
      </w:r>
      <w:r w:rsidR="007E4E12">
        <w:fldChar w:fldCharType="end"/>
      </w:r>
      <w:r w:rsidR="006C508C">
        <w:t>,</w:t>
      </w:r>
      <w:r w:rsidR="006A3332">
        <w:t xml:space="preserve"> </w:t>
      </w:r>
      <w:r w:rsidR="00BB42C4">
        <w:t xml:space="preserve"> </w:t>
      </w:r>
      <w:r w:rsidR="00D853B1">
        <w:t>gestational weight gain</w:t>
      </w:r>
      <w:r w:rsidR="007E4E12">
        <w:t xml:space="preserve"> </w:t>
      </w:r>
      <w:r w:rsidR="007E4E12">
        <w:fldChar w:fldCharType="begin"/>
      </w:r>
      <w:r w:rsidR="00D41B55">
        <w:instrText xml:space="preserve"> ADDIN EN.CITE &lt;EndNote&gt;&lt;Cite&gt;&lt;Author&gt;Oken&lt;/Author&gt;&lt;Year&gt;2007&lt;/Year&gt;&lt;RecNum&gt;167&lt;/RecNum&gt;&lt;DisplayText&gt;&lt;style face="superscript"&gt;14&lt;/style&gt;&lt;/DisplayText&gt;&lt;record&gt;&lt;rec-number&gt;167&lt;/rec-number&gt;&lt;foreign-keys&gt;&lt;key app="EN" db-id="090zsf9wavded3e0azrxv2vc5r90sv920vvp" timestamp="1563977170"&gt;167&lt;/key&gt;&lt;/foreign-keys&gt;&lt;ref-type name="Journal Article"&gt;17&lt;/ref-type&gt;&lt;contributors&gt;&lt;authors&gt;&lt;author&gt;Oken, Emily&lt;/author&gt;&lt;author&gt;Taveras, Elsie M.&lt;/author&gt;&lt;author&gt;Kleinman, Ken P.&lt;/author&gt;&lt;author&gt;Rich-Edwards, Janet W.&lt;/author&gt;&lt;author&gt;Gillman, Matthew W.&lt;/author&gt;&lt;/authors&gt;&lt;/contributors&gt;&lt;titles&gt;&lt;title&gt;Gestational weight gain and child adiposity at age 3 years&lt;/title&gt;&lt;secondary-title&gt;American Journal of Obstetrics &amp;amp; Gynecology&lt;/secondary-title&gt;&lt;/titles&gt;&lt;periodical&gt;&lt;full-title&gt;American Journal of Obstetrics &amp;amp; Gynecology&lt;/full-title&gt;&lt;/periodical&gt;&lt;pages&gt;322.e1-322.e8&lt;/pages&gt;&lt;volume&gt;196&lt;/volume&gt;&lt;number&gt;4&lt;/number&gt;&lt;dates&gt;&lt;year&gt;2007&lt;/year&gt;&lt;/dates&gt;&lt;publisher&gt;Elsevier&lt;/publisher&gt;&lt;isbn&gt;0002-9378&lt;/isbn&gt;&lt;urls&gt;&lt;related-urls&gt;&lt;url&gt;https://doi.org/10.1016/j.ajog.2006.11.027&lt;/url&gt;&lt;url&gt;https://www.ajog.org/article/S0002-9378(06)02399-4/pdf&lt;/url&gt;&lt;/related-urls&gt;&lt;/urls&gt;&lt;electronic-resource-num&gt;10.1016/j.ajog.2006.11.027&lt;/electronic-resource-num&gt;&lt;access-date&gt;2019/07/24&lt;/access-date&gt;&lt;/record&gt;&lt;/Cite&gt;&lt;/EndNote&gt;</w:instrText>
      </w:r>
      <w:r w:rsidR="007E4E12">
        <w:fldChar w:fldCharType="separate"/>
      </w:r>
      <w:r w:rsidR="00D41B55" w:rsidRPr="00D41B55">
        <w:rPr>
          <w:noProof/>
          <w:vertAlign w:val="superscript"/>
        </w:rPr>
        <w:t>14</w:t>
      </w:r>
      <w:r w:rsidR="007E4E12">
        <w:fldChar w:fldCharType="end"/>
      </w:r>
      <w:r w:rsidR="00BB42C4">
        <w:t xml:space="preserve">, </w:t>
      </w:r>
      <w:r w:rsidR="007E4E12">
        <w:t xml:space="preserve"> </w:t>
      </w:r>
      <w:r w:rsidR="00AA202B">
        <w:t xml:space="preserve">smoking </w:t>
      </w:r>
      <w:r w:rsidR="007E4E12">
        <w:fldChar w:fldCharType="begin"/>
      </w:r>
      <w:r w:rsidR="00D41B55">
        <w:instrText xml:space="preserve"> ADDIN EN.CITE &lt;EndNote&gt;&lt;Cite&gt;&lt;Author&gt;Rayfield&lt;/Author&gt;&lt;Year&gt;2017&lt;/Year&gt;&lt;RecNum&gt;169&lt;/RecNum&gt;&lt;DisplayText&gt;&lt;style face="superscript"&gt;15&lt;/style&gt;&lt;/DisplayText&gt;&lt;record&gt;&lt;rec-number&gt;169&lt;/rec-number&gt;&lt;foreign-keys&gt;&lt;key app="EN" db-id="090zsf9wavded3e0azrxv2vc5r90sv920vvp" timestamp="1563978350"&gt;169&lt;/key&gt;&lt;/foreign-keys&gt;&lt;ref-type name="Journal Article"&gt;17&lt;/ref-type&gt;&lt;contributors&gt;&lt;authors&gt;&lt;author&gt;Rayfield, Sarah&lt;/author&gt;&lt;author&gt;Plugge, Emma&lt;/author&gt;&lt;/authors&gt;&lt;/contributors&gt;&lt;titles&gt;&lt;title&gt;Systematic review and meta-analysis of the association between maternal smoking in pregnancy and childhood overweight and obesity&lt;/title&gt;&lt;secondary-title&gt;Journal of Epidemiology and Community Health&lt;/secondary-title&gt;&lt;/titles&gt;&lt;periodical&gt;&lt;full-title&gt;Journal of Epidemiology and Community Health&lt;/full-title&gt;&lt;/periodical&gt;&lt;pages&gt;162&lt;/pages&gt;&lt;volume&gt;71&lt;/volume&gt;&lt;number&gt;2&lt;/number&gt;&lt;dates&gt;&lt;year&gt;2017&lt;/year&gt;&lt;/dates&gt;&lt;urls&gt;&lt;related-urls&gt;&lt;url&gt;http://jech.bmj.com/content/71/2/162.abstract&lt;/url&gt;&lt;url&gt;https://jech.bmj.com/content/71/2/162.long&lt;/url&gt;&lt;/related-urls&gt;&lt;/urls&gt;&lt;electronic-resource-num&gt;10.1136/jech-2016-207376&lt;/electronic-resource-num&gt;&lt;/record&gt;&lt;/Cite&gt;&lt;/EndNote&gt;</w:instrText>
      </w:r>
      <w:r w:rsidR="007E4E12">
        <w:fldChar w:fldCharType="separate"/>
      </w:r>
      <w:r w:rsidR="00D41B55" w:rsidRPr="00D41B55">
        <w:rPr>
          <w:noProof/>
          <w:vertAlign w:val="superscript"/>
        </w:rPr>
        <w:t>15</w:t>
      </w:r>
      <w:r w:rsidR="007E4E12">
        <w:fldChar w:fldCharType="end"/>
      </w:r>
      <w:r w:rsidR="00AA202B">
        <w:t xml:space="preserve">, </w:t>
      </w:r>
      <w:r w:rsidR="00A852A1">
        <w:t xml:space="preserve"> </w:t>
      </w:r>
      <w:r w:rsidR="00AA202B">
        <w:t>s</w:t>
      </w:r>
      <w:r w:rsidR="007E4E12">
        <w:t xml:space="preserve">evere pre-pregnancy stress </w:t>
      </w:r>
      <w:r w:rsidR="007E4E12">
        <w:fldChar w:fldCharType="begin"/>
      </w:r>
      <w:r w:rsidR="00D41B55">
        <w:instrText xml:space="preserve"> ADDIN EN.CITE &lt;EndNote&gt;&lt;Cite&gt;&lt;Author&gt;Li&lt;/Author&gt;&lt;Year&gt;2010&lt;/Year&gt;&lt;RecNum&gt;179&lt;/RecNum&gt;&lt;DisplayText&gt;&lt;style face="superscript"&gt;16&lt;/style&gt;&lt;/DisplayText&gt;&lt;record&gt;&lt;rec-number&gt;179&lt;/rec-number&gt;&lt;foreign-keys&gt;&lt;key app="EN" db-id="090zsf9wavded3e0azrxv2vc5r90sv920vvp" timestamp="1564150508"&gt;179&lt;/key&gt;&lt;/foreign-keys&gt;&lt;ref-type name="Journal Article"&gt;17&lt;/ref-type&gt;&lt;contributors&gt;&lt;authors&gt;&lt;author&gt;Li, Jiong&lt;/author&gt;&lt;author&gt;Olsen, Jørn&lt;/author&gt;&lt;author&gt;Vestergaard, Mogens&lt;/author&gt;&lt;author&gt;Obel, Carsten&lt;/author&gt;&lt;author&gt;Baker, Jennifer L.&lt;/author&gt;&lt;author&gt;Sørensen, Thorkild I. A.&lt;/author&gt;&lt;/authors&gt;&lt;/contributors&gt;&lt;titles&gt;&lt;title&gt;Prenatal Stress Exposure Related to Maternal Bereavement and Risk of Childhood Overweight&lt;/title&gt;&lt;secondary-title&gt;PLOS ONE&lt;/secondary-title&gt;&lt;/titles&gt;&lt;periodical&gt;&lt;full-title&gt;PLOS ONE&lt;/full-title&gt;&lt;/periodical&gt;&lt;pages&gt;e11896&lt;/pages&gt;&lt;volume&gt;5&lt;/volume&gt;&lt;number&gt;7&lt;/number&gt;&lt;dates&gt;&lt;year&gt;2010&lt;/year&gt;&lt;/dates&gt;&lt;publisher&gt;Public Library of Science&lt;/publisher&gt;&lt;urls&gt;&lt;related-urls&gt;&lt;url&gt;https://doi.org/10.1371/journal.pone.0011896&lt;/url&gt;&lt;url&gt;https://www.ncbi.nlm.nih.gov/pmc/articles/PMC2912844/pdf/pone.0011896.pdf&lt;/url&gt;&lt;/related-urls&gt;&lt;/urls&gt;&lt;electronic-resource-num&gt;10.1371/journal.pone.0011896&lt;/electronic-resource-num&gt;&lt;/record&gt;&lt;/Cite&gt;&lt;/EndNote&gt;</w:instrText>
      </w:r>
      <w:r w:rsidR="007E4E12">
        <w:fldChar w:fldCharType="separate"/>
      </w:r>
      <w:r w:rsidR="00D41B55" w:rsidRPr="00D41B55">
        <w:rPr>
          <w:noProof/>
          <w:vertAlign w:val="superscript"/>
        </w:rPr>
        <w:t>16</w:t>
      </w:r>
      <w:r w:rsidR="007E4E12">
        <w:fldChar w:fldCharType="end"/>
      </w:r>
      <w:r w:rsidR="00AA202B">
        <w:t xml:space="preserve"> </w:t>
      </w:r>
      <w:r w:rsidR="00C16D1B">
        <w:t>,</w:t>
      </w:r>
      <w:r w:rsidR="00AA202B">
        <w:t xml:space="preserve"> b</w:t>
      </w:r>
      <w:r w:rsidR="00FF0D02">
        <w:t xml:space="preserve">irth </w:t>
      </w:r>
      <w:r w:rsidR="007E4E12">
        <w:t xml:space="preserve">by caesarean section </w:t>
      </w:r>
      <w:r w:rsidR="007E4E12">
        <w:fldChar w:fldCharType="begin"/>
      </w:r>
      <w:r w:rsidR="00D41B55">
        <w:instrText xml:space="preserve"> ADDIN EN.CITE &lt;EndNote&gt;&lt;Cite&gt;&lt;Author&gt;Kuhle&lt;/Author&gt;&lt;Year&gt;2015&lt;/Year&gt;&lt;RecNum&gt;120&lt;/RecNum&gt;&lt;DisplayText&gt;&lt;style face="superscript"&gt;17&lt;/style&gt;&lt;/DisplayText&gt;&lt;record&gt;&lt;rec-number&gt;120&lt;/rec-number&gt;&lt;foreign-keys&gt;&lt;key app="EN" db-id="090zsf9wavded3e0azrxv2vc5r90sv920vvp" timestamp="1563470400"&gt;120&lt;/key&gt;&lt;/foreign-keys&gt;&lt;ref-type name="Journal Article"&gt;17&lt;/ref-type&gt;&lt;contributors&gt;&lt;authors&gt;&lt;author&gt;Kuhle, S.&lt;/author&gt;&lt;author&gt;Tong, O. S.&lt;/author&gt;&lt;author&gt;Woolcott, C. G.&lt;/author&gt;&lt;/authors&gt;&lt;/contributors&gt;&lt;titles&gt;&lt;title&gt;Association between caesarean section and childhood obesity: a systematic review and meta-analysis&lt;/title&gt;&lt;secondary-title&gt;Obesity Reviews&lt;/secondary-title&gt;&lt;/titles&gt;&lt;periodical&gt;&lt;full-title&gt;Obesity Reviews&lt;/full-title&gt;&lt;/periodical&gt;&lt;pages&gt;295-303&lt;/pages&gt;&lt;volume&gt;16&lt;/volume&gt;&lt;number&gt;4&lt;/number&gt;&lt;keywords&gt;&lt;keyword&gt;Child&lt;/keyword&gt;&lt;keyword&gt;mode of delivery&lt;/keyword&gt;&lt;keyword&gt;mother&lt;/keyword&gt;&lt;keyword&gt;obesity&lt;/keyword&gt;&lt;/keywords&gt;&lt;dates&gt;&lt;year&gt;2015&lt;/year&gt;&lt;pub-dates&gt;&lt;date&gt;2015/04/01&lt;/date&gt;&lt;/pub-dates&gt;&lt;/dates&gt;&lt;publisher&gt;John Wiley &amp;amp; Sons, Ltd (10.1111)&lt;/publisher&gt;&lt;isbn&gt;1467-7881&lt;/isbn&gt;&lt;urls&gt;&lt;related-urls&gt;&lt;url&gt;https://doi.org/10.1111/obr.12267&lt;/url&gt;&lt;url&gt;https://onlinelibrary.wiley.com/doi/abs/10.1111/obr.12267&lt;/url&gt;&lt;/related-urls&gt;&lt;/urls&gt;&lt;electronic-resource-num&gt;10.1111/obr.12267&lt;/electronic-resource-num&gt;&lt;access-date&gt;2019/07/18&lt;/access-date&gt;&lt;/record&gt;&lt;/Cite&gt;&lt;/EndNote&gt;</w:instrText>
      </w:r>
      <w:r w:rsidR="007E4E12">
        <w:fldChar w:fldCharType="separate"/>
      </w:r>
      <w:r w:rsidR="00D41B55" w:rsidRPr="00D41B55">
        <w:rPr>
          <w:noProof/>
          <w:vertAlign w:val="superscript"/>
        </w:rPr>
        <w:t>17</w:t>
      </w:r>
      <w:r w:rsidR="007E4E12">
        <w:fldChar w:fldCharType="end"/>
      </w:r>
      <w:r w:rsidR="004B15F4">
        <w:t>and</w:t>
      </w:r>
      <w:r w:rsidR="0015630C">
        <w:t xml:space="preserve"> </w:t>
      </w:r>
      <w:r w:rsidR="00C16D1B">
        <w:t>i</w:t>
      </w:r>
      <w:r w:rsidR="006E6E8F">
        <w:t>nequalities in s</w:t>
      </w:r>
      <w:r w:rsidR="00E23EBD">
        <w:t>ocioeconomic status</w:t>
      </w:r>
      <w:r w:rsidR="00E23EBD">
        <w:fldChar w:fldCharType="begin">
          <w:fldData xml:space="preserve">PEVuZE5vdGU+PENpdGU+PEF1dGhvcj5XaWxkaW5nPC9BdXRob3I+PFllYXI+MjAxOTwvWWVhcj48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</w:fldData>
        </w:fldChar>
      </w:r>
      <w:r w:rsidR="00E20645">
        <w:instrText xml:space="preserve"> ADDIN EN.CITE </w:instrText>
      </w:r>
      <w:r w:rsidR="00E20645">
        <w:fldChar w:fldCharType="begin">
          <w:fldData xml:space="preserve">PEVuZE5vdGU+PENpdGU+PEF1dGhvcj5XaWxkaW5nPC9BdXRob3I+PFllYXI+MjAxOTwvWWVhcj48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</w:fldData>
        </w:fldChar>
      </w:r>
      <w:r w:rsidR="00E20645">
        <w:instrText xml:space="preserve"> ADDIN EN.CITE.DATA </w:instrText>
      </w:r>
      <w:r w:rsidR="00E20645">
        <w:fldChar w:fldCharType="end"/>
      </w:r>
      <w:r w:rsidR="00E23EBD">
        <w:fldChar w:fldCharType="separate"/>
      </w:r>
      <w:r w:rsidR="00E20645" w:rsidRPr="00E20645">
        <w:rPr>
          <w:noProof/>
          <w:vertAlign w:val="superscript"/>
        </w:rPr>
        <w:t>18,19</w:t>
      </w:r>
      <w:r w:rsidR="00E23EBD">
        <w:fldChar w:fldCharType="end"/>
      </w:r>
      <w:r w:rsidR="00E23EBD">
        <w:t xml:space="preserve">. </w:t>
      </w:r>
    </w:p>
    <w:p w14:paraId="6BCCEA8A" w14:textId="7BD3FCC5" w:rsidR="00CD5CD6" w:rsidRDefault="00455016" w:rsidP="00CD5CD6">
      <w:pPr>
        <w:spacing w:line="480" w:lineRule="auto"/>
      </w:pPr>
      <w:r>
        <w:t>W</w:t>
      </w:r>
      <w:r w:rsidR="002650A2">
        <w:t>hilst t</w:t>
      </w:r>
      <w:r w:rsidR="00CD5CD6">
        <w:t xml:space="preserve">here is much in the literature </w:t>
      </w:r>
      <w:r w:rsidR="0016709C">
        <w:t>examining</w:t>
      </w:r>
      <w:r w:rsidR="00CD5CD6">
        <w:t xml:space="preserve"> associations between the exposures in one pregnancy and the outcome for that child</w:t>
      </w:r>
      <w:r w:rsidR="003E4D6F">
        <w:t>,</w:t>
      </w:r>
      <w:r w:rsidR="00CD5CD6">
        <w:t xml:space="preserve"> </w:t>
      </w:r>
      <w:r w:rsidR="00075373">
        <w:t>there is</w:t>
      </w:r>
      <w:r w:rsidR="00CD5CD6">
        <w:t xml:space="preserve"> little research </w:t>
      </w:r>
      <w:r w:rsidR="001E5E93">
        <w:t>on</w:t>
      </w:r>
      <w:r w:rsidR="00CD5CD6">
        <w:t xml:space="preserve"> whether this risk is then fixed for subsequent children based on those earlier predictors, or whether a change in exposure between </w:t>
      </w:r>
      <w:r w:rsidR="00CD5CD6">
        <w:lastRenderedPageBreak/>
        <w:t xml:space="preserve">pregnancies changes the risk for a subsequent child.  The majority of research which has </w:t>
      </w:r>
      <w:r w:rsidR="0016709C">
        <w:t>examined</w:t>
      </w:r>
      <w:r w:rsidR="00CD5CD6">
        <w:t xml:space="preserve"> interpr</w:t>
      </w:r>
      <w:r w:rsidR="000B3C14">
        <w:t>egnancy change</w:t>
      </w:r>
      <w:r w:rsidR="00CD5CD6">
        <w:t xml:space="preserve"> focuses on birth or neon</w:t>
      </w:r>
      <w:r w:rsidR="003E4D6F">
        <w:t>atal outcomes</w:t>
      </w:r>
      <w:r w:rsidR="003D605D">
        <w:t xml:space="preserve"> such as</w:t>
      </w:r>
      <w:r w:rsidR="00EE459F">
        <w:t xml:space="preserve"> large</w:t>
      </w:r>
      <w:r w:rsidR="003D605D">
        <w:t xml:space="preserve"> or small</w:t>
      </w:r>
      <w:r w:rsidR="00EE459F">
        <w:t xml:space="preserve">-for-gestational-age </w:t>
      </w:r>
      <w:r w:rsidR="003D605D">
        <w:t>and premature birth</w:t>
      </w:r>
      <w:r w:rsidR="00EE459F">
        <w:t xml:space="preserve"> </w:t>
      </w:r>
      <w:r w:rsidR="00EE459F">
        <w:fldChar w:fldCharType="begin">
          <w:fldData xml:space="preserve">PEVuZE5vdGU+PENpdGU+PEF1dGhvcj5aaWF1ZGRlZW48L0F1dGhvcj48WWVhcj4yMDE5PC9ZZWFy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</w:fldData>
        </w:fldChar>
      </w:r>
      <w:r w:rsidR="00B07A03">
        <w:instrText xml:space="preserve"> ADDIN EN.CITE </w:instrText>
      </w:r>
      <w:r w:rsidR="00B07A03">
        <w:fldChar w:fldCharType="begin">
          <w:fldData xml:space="preserve">PEVuZE5vdGU+PENpdGU+PEF1dGhvcj5aaWF1ZGRlZW48L0F1dGhvcj48WWVhcj4yMDE5PC9ZZWFy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</w:fldData>
        </w:fldChar>
      </w:r>
      <w:r w:rsidR="00B07A03">
        <w:instrText xml:space="preserve"> ADDIN EN.CITE.DATA </w:instrText>
      </w:r>
      <w:r w:rsidR="00B07A03">
        <w:fldChar w:fldCharType="end"/>
      </w:r>
      <w:r w:rsidR="00EE459F">
        <w:fldChar w:fldCharType="separate"/>
      </w:r>
      <w:r w:rsidR="00B07A03" w:rsidRPr="00B07A03">
        <w:rPr>
          <w:noProof/>
          <w:vertAlign w:val="superscript"/>
        </w:rPr>
        <w:t>20-23</w:t>
      </w:r>
      <w:r w:rsidR="00EE459F">
        <w:fldChar w:fldCharType="end"/>
      </w:r>
      <w:r w:rsidR="0069592F">
        <w:t xml:space="preserve">. </w:t>
      </w:r>
    </w:p>
    <w:p w14:paraId="42DC4519" w14:textId="37AA138B" w:rsidR="003071D5" w:rsidRDefault="007B5EBB" w:rsidP="00093949">
      <w:pPr>
        <w:spacing w:line="480" w:lineRule="auto"/>
      </w:pPr>
      <w:r>
        <w:t xml:space="preserve">We </w:t>
      </w:r>
      <w:r w:rsidR="00D51C36">
        <w:t>aim</w:t>
      </w:r>
      <w:r w:rsidR="008E359E">
        <w:t>ed</w:t>
      </w:r>
      <w:r w:rsidR="00D51C36">
        <w:t xml:space="preserve"> </w:t>
      </w:r>
      <w:r w:rsidR="0017724C">
        <w:t xml:space="preserve">to systematically </w:t>
      </w:r>
      <w:r w:rsidR="008E359E">
        <w:t xml:space="preserve">review the literature for </w:t>
      </w:r>
      <w:r w:rsidR="00E16C03">
        <w:t>longitudinal</w:t>
      </w:r>
      <w:r w:rsidR="008E359E">
        <w:t xml:space="preserve"> </w:t>
      </w:r>
      <w:r w:rsidR="00E16C03">
        <w:t>studies</w:t>
      </w:r>
      <w:r w:rsidR="00D51C36">
        <w:t xml:space="preserve"> which characterise</w:t>
      </w:r>
      <w:r w:rsidR="00D647A2">
        <w:t>d</w:t>
      </w:r>
      <w:r w:rsidR="0017724C">
        <w:t xml:space="preserve"> modifiable maternal exposures between successive live pregnancies </w:t>
      </w:r>
      <w:r w:rsidR="00DD78CD">
        <w:t xml:space="preserve">and </w:t>
      </w:r>
      <w:r w:rsidR="0016709C">
        <w:t xml:space="preserve">determine </w:t>
      </w:r>
      <w:r w:rsidR="00DD78CD">
        <w:t>their association</w:t>
      </w:r>
      <w:r w:rsidR="0016709C">
        <w:t>s</w:t>
      </w:r>
      <w:r w:rsidR="00DD78CD">
        <w:t xml:space="preserve"> with</w:t>
      </w:r>
      <w:r w:rsidR="003E4D6F">
        <w:t xml:space="preserve"> </w:t>
      </w:r>
      <w:r w:rsidR="0017724C">
        <w:t>adiposity in second</w:t>
      </w:r>
      <w:r w:rsidR="00631663">
        <w:t>,</w:t>
      </w:r>
      <w:r w:rsidR="0017724C">
        <w:t xml:space="preserve"> or higher order siblings.</w:t>
      </w:r>
    </w:p>
    <w:p w14:paraId="1753B503" w14:textId="77777777" w:rsidR="003071D5" w:rsidRDefault="003071D5" w:rsidP="00093949">
      <w:pPr>
        <w:pStyle w:val="Heading2"/>
        <w:spacing w:line="480" w:lineRule="auto"/>
      </w:pPr>
      <w:r>
        <w:t>Methods</w:t>
      </w:r>
    </w:p>
    <w:p w14:paraId="01540145" w14:textId="77777777" w:rsidR="003071D5" w:rsidRDefault="003071D5" w:rsidP="00093949">
      <w:pPr>
        <w:pStyle w:val="Heading3"/>
        <w:spacing w:line="480" w:lineRule="auto"/>
      </w:pPr>
      <w:r>
        <w:t>Search Strategy</w:t>
      </w:r>
    </w:p>
    <w:p w14:paraId="6EEC1350" w14:textId="2EFC4521" w:rsidR="003F14DA" w:rsidRDefault="00472E65" w:rsidP="00093949">
      <w:pPr>
        <w:spacing w:line="480" w:lineRule="auto"/>
      </w:pPr>
      <w:r>
        <w:t>An electronic search was conducted using the bibliographic databases EMBASE (via Ovid), MEDLINE (via Ovid), CINAHL (via EBSCO), PsycINFO (via EBSCO) and Web of Science.</w:t>
      </w:r>
      <w:r w:rsidR="0019481A">
        <w:t xml:space="preserve">  </w:t>
      </w:r>
      <w:r>
        <w:t>A specialist librarian was consulted</w:t>
      </w:r>
      <w:r w:rsidR="00727C4C">
        <w:t xml:space="preserve"> in advance and the</w:t>
      </w:r>
      <w:r>
        <w:t xml:space="preserve"> search</w:t>
      </w:r>
      <w:r w:rsidR="0019481A">
        <w:t xml:space="preserve"> was run on 30 March 2019</w:t>
      </w:r>
      <w:r>
        <w:t xml:space="preserve">.  Studies were </w:t>
      </w:r>
      <w:r w:rsidR="00B9398D">
        <w:t xml:space="preserve">restricted </w:t>
      </w:r>
      <w:r>
        <w:t xml:space="preserve">to those based on human participants, </w:t>
      </w:r>
      <w:r w:rsidR="00B50DB1">
        <w:t xml:space="preserve">and published in English </w:t>
      </w:r>
      <w:r>
        <w:t>since 1990 to ensure that only the most up- to-date literature was reviewed.</w:t>
      </w:r>
      <w:r w:rsidR="0019481A">
        <w:t xml:space="preserve">  </w:t>
      </w:r>
      <w:r>
        <w:t xml:space="preserve">The protocol for this review was published </w:t>
      </w:r>
      <w:r w:rsidR="00B9398D">
        <w:t xml:space="preserve">on </w:t>
      </w:r>
      <w:r>
        <w:t xml:space="preserve">the international prospective register of international reviews, PROSPERO, reference CRD42019124344 </w:t>
      </w:r>
      <w:r>
        <w:fldChar w:fldCharType="begin"/>
      </w:r>
      <w:r w:rsidR="00B07A03">
        <w:instrText xml:space="preserve"> ADDIN EN.CITE &lt;EndNote&gt;&lt;Cite&gt;&lt;RecNum&gt;171&lt;/RecNum&gt;&lt;DisplayText&gt;&lt;style face="superscript"&gt;24&lt;/style&gt;&lt;/DisplayText&gt;&lt;record&gt;&lt;rec-number&gt;171&lt;/rec-number&gt;&lt;foreign-keys&gt;&lt;key app="EN" db-id="090zsf9wavded3e0azrxv2vc5r90sv920vvp" timestamp="1563980040"&gt;171&lt;/key&gt;&lt;/foreign-keys&gt;&lt;ref-type name="Web Page"&gt;12&lt;/ref-type&gt;&lt;contributors&gt;&lt;/contributors&gt;&lt;titles&gt;&lt;title&gt;PROSPERO International prospective register of systematic reviews&lt;/title&gt;&lt;/titles&gt;&lt;dates&gt;&lt;/dates&gt;&lt;urls&gt;&lt;related-urls&gt;&lt;url&gt;https://www.crd.york.ac.uk/prospero/&lt;/url&gt;&lt;/related-urls&gt;&lt;/urls&gt;&lt;/record&gt;&lt;/Cite&gt;&lt;/EndNote&gt;</w:instrText>
      </w:r>
      <w:r>
        <w:fldChar w:fldCharType="separate"/>
      </w:r>
      <w:r w:rsidR="00B07A03" w:rsidRPr="00B07A03">
        <w:rPr>
          <w:noProof/>
          <w:vertAlign w:val="superscript"/>
        </w:rPr>
        <w:t>24</w:t>
      </w:r>
      <w:r>
        <w:fldChar w:fldCharType="end"/>
      </w:r>
      <w:r w:rsidR="00BD5CD6">
        <w:t xml:space="preserve"> and t</w:t>
      </w:r>
      <w:r>
        <w:t xml:space="preserve">his review is reported in line with the PRISMA guidelines </w:t>
      </w:r>
      <w:r>
        <w:fldChar w:fldCharType="begin"/>
      </w:r>
      <w:r w:rsidR="00B07A03">
        <w:instrText xml:space="preserve"> ADDIN EN.CITE &lt;EndNote&gt;&lt;Cite&gt;&lt;Author&gt;Moher&lt;/Author&gt;&lt;Year&gt;2009&lt;/Year&gt;&lt;RecNum&gt;226&lt;/RecNum&gt;&lt;DisplayText&gt;&lt;style face="superscript"&gt;25&lt;/style&gt;&lt;/DisplayText&gt;&lt;record&gt;&lt;rec-number&gt;226&lt;/rec-number&gt;&lt;foreign-keys&gt;&lt;key app="EN" db-id="090zsf9wavded3e0azrxv2vc5r90sv920vvp" timestamp="1568635490"&gt;22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url&gt;https://air.unimi.it/retrieve/handle/2434/211973/246324/prisma_BMJ.pdf&lt;/url&gt;&lt;/related-urls&gt;&lt;/urls&gt;&lt;custom2&gt;PMC2714657&lt;/custom2&gt;&lt;electronic-resource-num&gt;10.1136/bmj.b2535&lt;/electronic-resource-num&gt;&lt;/record&gt;&lt;/Cite&gt;&lt;/EndNote&gt;</w:instrText>
      </w:r>
      <w:r>
        <w:fldChar w:fldCharType="separate"/>
      </w:r>
      <w:r w:rsidR="00B07A03" w:rsidRPr="00B07A03">
        <w:rPr>
          <w:noProof/>
          <w:vertAlign w:val="superscript"/>
        </w:rPr>
        <w:t>25</w:t>
      </w:r>
      <w:r>
        <w:fldChar w:fldCharType="end"/>
      </w:r>
      <w:r>
        <w:t>.</w:t>
      </w:r>
      <w:r w:rsidR="003F14DA">
        <w:t xml:space="preserve">  The following search strategy was piloted on EMBASE and adapted for the other platforms:</w:t>
      </w:r>
    </w:p>
    <w:p w14:paraId="66F5968B" w14:textId="36E61755" w:rsidR="00542A2B" w:rsidRDefault="00542A2B" w:rsidP="00093949">
      <w:pPr>
        <w:spacing w:line="480" w:lineRule="auto"/>
      </w:pPr>
      <w:r>
        <w:t>[</w:t>
      </w:r>
      <w:proofErr w:type="gramStart"/>
      <w:r>
        <w:t>exp</w:t>
      </w:r>
      <w:proofErr w:type="gramEnd"/>
      <w:r>
        <w:t xml:space="preserve"> family planning/] OR ((</w:t>
      </w:r>
      <w:proofErr w:type="spellStart"/>
      <w:r>
        <w:t>interpregnan</w:t>
      </w:r>
      <w:proofErr w:type="spellEnd"/>
      <w:r>
        <w:t>* or inter-</w:t>
      </w:r>
      <w:proofErr w:type="spellStart"/>
      <w:r>
        <w:t>pregnan</w:t>
      </w:r>
      <w:proofErr w:type="spellEnd"/>
      <w:r>
        <w:t xml:space="preserve">* or consecutive </w:t>
      </w:r>
      <w:proofErr w:type="spellStart"/>
      <w:r>
        <w:t>pregnan</w:t>
      </w:r>
      <w:proofErr w:type="spellEnd"/>
      <w:r>
        <w:t xml:space="preserve">* or interconception or inter-conception or between </w:t>
      </w:r>
      <w:proofErr w:type="spellStart"/>
      <w:r>
        <w:t>pregnan</w:t>
      </w:r>
      <w:proofErr w:type="spellEnd"/>
      <w:r>
        <w:t xml:space="preserve">* or family planning or inter-natal or </w:t>
      </w:r>
      <w:proofErr w:type="spellStart"/>
      <w:r>
        <w:t>multipar</w:t>
      </w:r>
      <w:proofErr w:type="spellEnd"/>
      <w:r>
        <w:t xml:space="preserve">* or </w:t>
      </w:r>
      <w:proofErr w:type="spellStart"/>
      <w:r>
        <w:t>multigravid</w:t>
      </w:r>
      <w:proofErr w:type="spellEnd"/>
      <w:r>
        <w:t>* or conception).</w:t>
      </w:r>
      <w:proofErr w:type="spellStart"/>
      <w:r>
        <w:t>mp</w:t>
      </w:r>
      <w:proofErr w:type="spellEnd"/>
      <w:r>
        <w:t>.)] AND</w:t>
      </w:r>
    </w:p>
    <w:p w14:paraId="576F83FE" w14:textId="22ACAAFD" w:rsidR="00542A2B" w:rsidRDefault="00542A2B" w:rsidP="00093949">
      <w:pPr>
        <w:spacing w:line="480" w:lineRule="auto"/>
      </w:pPr>
      <w:r>
        <w:t>[</w:t>
      </w:r>
      <w:proofErr w:type="gramStart"/>
      <w:r>
        <w:t>exp</w:t>
      </w:r>
      <w:proofErr w:type="gramEnd"/>
      <w:r>
        <w:t xml:space="preserve"> obesity/ OR exp body mass/ OR exp </w:t>
      </w:r>
      <w:proofErr w:type="spellStart"/>
      <w:r>
        <w:t>overnutrition</w:t>
      </w:r>
      <w:proofErr w:type="spellEnd"/>
      <w:r>
        <w:t>/ OR ((</w:t>
      </w:r>
      <w:proofErr w:type="spellStart"/>
      <w:r>
        <w:t>obes</w:t>
      </w:r>
      <w:proofErr w:type="spellEnd"/>
      <w:r>
        <w:t xml:space="preserve">* or overweight or </w:t>
      </w:r>
      <w:proofErr w:type="spellStart"/>
      <w:r>
        <w:t>overnutrition</w:t>
      </w:r>
      <w:proofErr w:type="spellEnd"/>
      <w:r>
        <w:t xml:space="preserve"> or adiposity or weight or body mass).</w:t>
      </w:r>
      <w:proofErr w:type="spellStart"/>
      <w:r>
        <w:t>mp</w:t>
      </w:r>
      <w:proofErr w:type="spellEnd"/>
      <w:r>
        <w:t>.)] AND</w:t>
      </w:r>
    </w:p>
    <w:p w14:paraId="72B3C6F6" w14:textId="5955F7BD" w:rsidR="00C20063" w:rsidRPr="00E174E9" w:rsidRDefault="00542A2B" w:rsidP="00093949">
      <w:pPr>
        <w:spacing w:line="480" w:lineRule="auto"/>
      </w:pPr>
      <w:r>
        <w:t>[</w:t>
      </w:r>
      <w:proofErr w:type="gramStart"/>
      <w:r>
        <w:t>exp</w:t>
      </w:r>
      <w:proofErr w:type="gramEnd"/>
      <w:r>
        <w:t xml:space="preserve"> progeny/ OR exp child/ or exp sibling/ OR ((child* or offspring or infant or sibling* or progeny).</w:t>
      </w:r>
      <w:proofErr w:type="spellStart"/>
      <w:r>
        <w:t>mp</w:t>
      </w:r>
      <w:proofErr w:type="spellEnd"/>
      <w:r>
        <w:t>.)]</w:t>
      </w:r>
      <w:r w:rsidR="00472E65">
        <w:t xml:space="preserve"> </w:t>
      </w:r>
    </w:p>
    <w:p w14:paraId="7D7C8A7B" w14:textId="77777777" w:rsidR="003071D5" w:rsidRDefault="003071D5" w:rsidP="00093949">
      <w:pPr>
        <w:pStyle w:val="Heading3"/>
        <w:spacing w:line="480" w:lineRule="auto"/>
      </w:pPr>
      <w:r>
        <w:lastRenderedPageBreak/>
        <w:t>Inclusion and exclusion criteria</w:t>
      </w:r>
    </w:p>
    <w:p w14:paraId="2DD97ECB" w14:textId="672ED588" w:rsidR="003071D5" w:rsidRDefault="004B3B43" w:rsidP="00093949">
      <w:pPr>
        <w:spacing w:line="480" w:lineRule="auto"/>
      </w:pPr>
      <w:r>
        <w:t>W</w:t>
      </w:r>
      <w:r w:rsidR="002275E1">
        <w:t xml:space="preserve">e only included </w:t>
      </w:r>
      <w:r w:rsidR="0019481A">
        <w:t>longitudinal</w:t>
      </w:r>
      <w:r w:rsidR="002275E1">
        <w:t xml:space="preserve"> studies</w:t>
      </w:r>
      <w:r w:rsidR="00472E65">
        <w:t>.  Case control</w:t>
      </w:r>
      <w:r w:rsidR="00591848">
        <w:t xml:space="preserve"> studies</w:t>
      </w:r>
      <w:r w:rsidR="00472E65">
        <w:t xml:space="preserve">, cross sectional </w:t>
      </w:r>
      <w:r w:rsidR="00591848">
        <w:t xml:space="preserve">studies </w:t>
      </w:r>
      <w:r w:rsidR="00472E65">
        <w:t>and case reports were excluded.</w:t>
      </w:r>
    </w:p>
    <w:p w14:paraId="5990580F" w14:textId="0D6C2822" w:rsidR="004B3B43" w:rsidRPr="00BB5C63" w:rsidRDefault="00F724BD" w:rsidP="00093949">
      <w:pPr>
        <w:spacing w:line="480" w:lineRule="auto"/>
        <w:rPr>
          <w:rFonts w:cstheme="minorHAnsi"/>
        </w:rPr>
      </w:pPr>
      <w:r w:rsidRPr="003D75C7">
        <w:t>W</w:t>
      </w:r>
      <w:r w:rsidR="004B3B43" w:rsidRPr="00BB5C63">
        <w:rPr>
          <w:rFonts w:cstheme="minorHAnsi"/>
        </w:rPr>
        <w:t>e did not consider age, ethnicity or genetics to be modifiable, but consider</w:t>
      </w:r>
      <w:r w:rsidR="0016709C" w:rsidRPr="00BB5C63">
        <w:rPr>
          <w:rFonts w:cstheme="minorHAnsi"/>
        </w:rPr>
        <w:t>ed</w:t>
      </w:r>
      <w:r w:rsidR="004B3B43" w:rsidRPr="00BB5C63">
        <w:rPr>
          <w:rFonts w:cstheme="minorHAnsi"/>
        </w:rPr>
        <w:t xml:space="preserve"> all other maternal behaviours and characteristics to be potentially modifiable</w:t>
      </w:r>
      <w:r w:rsidRPr="00BB5C63">
        <w:rPr>
          <w:rFonts w:cstheme="minorHAnsi"/>
        </w:rPr>
        <w:t xml:space="preserve"> exposures</w:t>
      </w:r>
      <w:r w:rsidR="004B3B43" w:rsidRPr="00BB5C63">
        <w:rPr>
          <w:rFonts w:cstheme="minorHAnsi"/>
        </w:rPr>
        <w:t xml:space="preserve">.  </w:t>
      </w:r>
      <w:r w:rsidRPr="00BB5C63">
        <w:rPr>
          <w:rFonts w:cstheme="minorHAnsi"/>
        </w:rPr>
        <w:t>Studies where</w:t>
      </w:r>
      <w:r w:rsidR="00472E65" w:rsidRPr="003D75C7">
        <w:t xml:space="preserve"> measurements </w:t>
      </w:r>
      <w:r w:rsidR="00AB57CC" w:rsidRPr="003D75C7">
        <w:t xml:space="preserve">of the main exposure </w:t>
      </w:r>
      <w:r w:rsidR="00472E65" w:rsidRPr="003D75C7">
        <w:t>were taken on at least two occasions</w:t>
      </w:r>
      <w:r w:rsidR="00472E65" w:rsidRPr="00BB5C63">
        <w:rPr>
          <w:rFonts w:cstheme="minorHAnsi"/>
        </w:rPr>
        <w:t xml:space="preserve"> in the period from one year prior to the conception of the first pregnancy </w:t>
      </w:r>
      <w:r w:rsidR="00591848" w:rsidRPr="00BB5C63">
        <w:rPr>
          <w:rFonts w:cstheme="minorHAnsi"/>
        </w:rPr>
        <w:t xml:space="preserve">up to </w:t>
      </w:r>
      <w:r w:rsidR="00472E65" w:rsidRPr="00BB5C63">
        <w:rPr>
          <w:rFonts w:cstheme="minorHAnsi"/>
        </w:rPr>
        <w:t xml:space="preserve">the </w:t>
      </w:r>
      <w:r w:rsidR="00727C4C" w:rsidRPr="00BB5C63">
        <w:rPr>
          <w:rFonts w:cstheme="minorHAnsi"/>
        </w:rPr>
        <w:t xml:space="preserve">time of the </w:t>
      </w:r>
      <w:r w:rsidR="00472E65" w:rsidRPr="00BB5C63">
        <w:rPr>
          <w:rFonts w:cstheme="minorHAnsi"/>
        </w:rPr>
        <w:t>second birth</w:t>
      </w:r>
      <w:r w:rsidRPr="00BB5C63">
        <w:rPr>
          <w:rFonts w:cstheme="minorHAnsi"/>
        </w:rPr>
        <w:t xml:space="preserve"> were considered</w:t>
      </w:r>
      <w:r w:rsidR="00472E65" w:rsidRPr="00BB5C63">
        <w:rPr>
          <w:rFonts w:cstheme="minorHAnsi"/>
        </w:rPr>
        <w:t xml:space="preserve">.  At least one measurement should have been recorded in the period from one year prior to the conception of the first pregnancy and the first birth (Period 1) and at least one in the period from the time of the first birth to the time of the second birth (Period 2).  </w:t>
      </w:r>
      <w:r w:rsidR="00B21204" w:rsidRPr="00BB5C63">
        <w:rPr>
          <w:rFonts w:cstheme="minorHAnsi"/>
        </w:rPr>
        <w:t xml:space="preserve">Figure 1 below </w:t>
      </w:r>
      <w:r w:rsidR="00DD1369">
        <w:rPr>
          <w:rFonts w:cstheme="minorHAnsi"/>
        </w:rPr>
        <w:t>represents</w:t>
      </w:r>
      <w:r w:rsidR="00B21204" w:rsidRPr="00BB5C63">
        <w:rPr>
          <w:rFonts w:cstheme="minorHAnsi"/>
        </w:rPr>
        <w:t xml:space="preserve"> the </w:t>
      </w:r>
      <w:r w:rsidRPr="00BB5C63">
        <w:rPr>
          <w:rFonts w:cstheme="minorHAnsi"/>
        </w:rPr>
        <w:t>relevant timeline</w:t>
      </w:r>
      <w:r w:rsidR="00B21204" w:rsidRPr="00BB5C63">
        <w:rPr>
          <w:rFonts w:cstheme="minorHAnsi"/>
        </w:rPr>
        <w:t>.</w:t>
      </w:r>
    </w:p>
    <w:p w14:paraId="1D26A8B7" w14:textId="62150FAE" w:rsidR="00827C1E" w:rsidRPr="00BB5C63" w:rsidRDefault="00827C1E" w:rsidP="00093949">
      <w:pPr>
        <w:spacing w:line="480" w:lineRule="auto"/>
        <w:rPr>
          <w:rFonts w:cstheme="minorHAnsi"/>
        </w:rPr>
      </w:pPr>
      <w:r w:rsidRPr="00BB5C63">
        <w:rPr>
          <w:rFonts w:cstheme="minorHAnsi"/>
        </w:rPr>
        <w:t>The length of the inter-pregnancy interval was specifically included as a modifiable exposure</w:t>
      </w:r>
      <w:r w:rsidR="003D75C7">
        <w:rPr>
          <w:rFonts w:cstheme="minorHAnsi"/>
        </w:rPr>
        <w:t xml:space="preserve"> as defined per individual study, even if</w:t>
      </w:r>
      <w:r w:rsidRPr="00BB5C63">
        <w:rPr>
          <w:rFonts w:cstheme="minorHAnsi"/>
        </w:rPr>
        <w:t xml:space="preserve"> the World Health Organisation definition of the interpregnancy interval</w:t>
      </w:r>
      <w:r w:rsidR="009152C8" w:rsidRPr="00BB5C63">
        <w:rPr>
          <w:rFonts w:cstheme="minorHAnsi"/>
        </w:rPr>
        <w:t xml:space="preserve"> wa</w:t>
      </w:r>
      <w:r w:rsidRPr="00BB5C63">
        <w:rPr>
          <w:rFonts w:cstheme="minorHAnsi"/>
        </w:rPr>
        <w:t>s not used</w:t>
      </w:r>
      <w:r w:rsidR="00771BBF">
        <w:rPr>
          <w:rFonts w:cstheme="minorHAnsi"/>
        </w:rPr>
        <w:t xml:space="preserve"> (the period from the birth of one child to the conception of the subsequent pregnancy)</w:t>
      </w:r>
      <w:r w:rsidR="009152C8" w:rsidRPr="00BB5C63">
        <w:rPr>
          <w:rFonts w:cstheme="minorHAnsi"/>
        </w:rPr>
        <w:t xml:space="preserve"> </w:t>
      </w:r>
      <w:r w:rsidR="009152C8" w:rsidRPr="00BB5C63">
        <w:rPr>
          <w:rFonts w:cstheme="minorHAnsi"/>
        </w:rPr>
        <w:fldChar w:fldCharType="begin"/>
      </w:r>
      <w:r w:rsidR="009152C8" w:rsidRPr="00BB5C63">
        <w:rPr>
          <w:rFonts w:cstheme="minorHAnsi"/>
        </w:rPr>
        <w:instrText xml:space="preserve"> ADDIN EN.CITE &lt;EndNote&gt;&lt;Cite&gt;&lt;Year&gt;2007&lt;/Year&gt;&lt;RecNum&gt;107&lt;/RecNum&gt;&lt;DisplayText&gt;&lt;style face="superscript"&gt;8&lt;/style&gt;&lt;/DisplayText&gt;&lt;record&gt;&lt;rec-number&gt;107&lt;/rec-number&gt;&lt;foreign-keys&gt;&lt;key app="EN" db-id="090zsf9wavded3e0azrxv2vc5r90sv920vvp" timestamp="1563445215"&gt;107&lt;/key&gt;&lt;/foreign-keys&gt;&lt;ref-type name="Report"&gt;27&lt;/ref-type&gt;&lt;contributors&gt;&lt;/contributors&gt;&lt;titles&gt;&lt;title&gt;World Health Organisation: Report of a WHO technical consultation on birth spacing: Geneva, Switzerland 13-15 June W2005. World Health Organization.&lt;/title&gt;&lt;/titles&gt;&lt;dates&gt;&lt;year&gt;2007&lt;/year&gt;&lt;/dates&gt;&lt;publisher&gt;World Health Organization&lt;/publisher&gt;&lt;urls&gt;&lt;related-urls&gt;&lt;url&gt;https://apps.who.int/iris/handle/10665/69855&lt;/url&gt;&lt;/related-urls&gt;&lt;/urls&gt;&lt;/record&gt;&lt;/Cite&gt;&lt;/EndNote&gt;</w:instrText>
      </w:r>
      <w:r w:rsidR="009152C8" w:rsidRPr="00BB5C63">
        <w:rPr>
          <w:rFonts w:cstheme="minorHAnsi"/>
        </w:rPr>
        <w:fldChar w:fldCharType="separate"/>
      </w:r>
      <w:r w:rsidR="009152C8" w:rsidRPr="00BB5C63">
        <w:rPr>
          <w:rFonts w:cstheme="minorHAnsi"/>
          <w:noProof/>
          <w:vertAlign w:val="superscript"/>
        </w:rPr>
        <w:t>8</w:t>
      </w:r>
      <w:r w:rsidR="009152C8" w:rsidRPr="00BB5C63">
        <w:rPr>
          <w:rFonts w:cstheme="minorHAnsi"/>
        </w:rPr>
        <w:fldChar w:fldCharType="end"/>
      </w:r>
      <w:r w:rsidRPr="00BB5C63">
        <w:rPr>
          <w:rFonts w:cstheme="minorHAnsi"/>
        </w:rPr>
        <w:t>.</w:t>
      </w:r>
    </w:p>
    <w:p w14:paraId="76907171" w14:textId="24AEADC8" w:rsidR="00632AE9" w:rsidRPr="00BB5C63" w:rsidRDefault="00DD1369" w:rsidP="00093949">
      <w:pPr>
        <w:spacing w:line="480" w:lineRule="auto"/>
        <w:rPr>
          <w:rFonts w:cstheme="minorHAnsi"/>
        </w:rPr>
      </w:pPr>
      <w:r>
        <w:rPr>
          <w:rFonts w:cstheme="minorHAnsi"/>
        </w:rPr>
        <w:t xml:space="preserve">We considered </w:t>
      </w:r>
      <w:r w:rsidR="00681B69" w:rsidRPr="00BB5C63">
        <w:rPr>
          <w:rFonts w:cstheme="minorHAnsi"/>
        </w:rPr>
        <w:t>studies wh</w:t>
      </w:r>
      <w:r>
        <w:rPr>
          <w:rFonts w:cstheme="minorHAnsi"/>
        </w:rPr>
        <w:t xml:space="preserve">ere outcomes </w:t>
      </w:r>
      <w:r w:rsidR="00681B69" w:rsidRPr="00BB5C63">
        <w:rPr>
          <w:rFonts w:cstheme="minorHAnsi"/>
        </w:rPr>
        <w:t xml:space="preserve">included a measure of adiposity in second or higher order siblings.  </w:t>
      </w:r>
      <w:r w:rsidR="009152C8" w:rsidRPr="00BB5C63">
        <w:rPr>
          <w:rFonts w:cstheme="minorHAnsi"/>
        </w:rPr>
        <w:t xml:space="preserve">Appropriate outcome measurements included categorical and continuous offspring BMI, weight for height z-scores, skinfold measurements and body adiposity.  </w:t>
      </w:r>
      <w:r w:rsidR="00681B69" w:rsidRPr="00BB5C63">
        <w:rPr>
          <w:rFonts w:cstheme="minorHAnsi"/>
        </w:rPr>
        <w:t xml:space="preserve">All time points were considered after the age of 1, without an upper age limit. </w:t>
      </w:r>
      <w:r w:rsidR="00B9398D" w:rsidRPr="00BB5C63">
        <w:rPr>
          <w:rFonts w:cstheme="minorHAnsi"/>
        </w:rPr>
        <w:t xml:space="preserve">The lower bound was given as 1 year to exclude studies </w:t>
      </w:r>
      <w:r w:rsidR="00616239" w:rsidRPr="00BB5C63">
        <w:rPr>
          <w:rFonts w:cstheme="minorHAnsi"/>
        </w:rPr>
        <w:t xml:space="preserve">focussing on </w:t>
      </w:r>
      <w:r w:rsidR="00B9398D" w:rsidRPr="00BB5C63">
        <w:rPr>
          <w:rFonts w:cstheme="minorHAnsi"/>
        </w:rPr>
        <w:t xml:space="preserve">neonatal outcomes, </w:t>
      </w:r>
      <w:r w:rsidR="00616239" w:rsidRPr="00BB5C63">
        <w:rPr>
          <w:rFonts w:cstheme="minorHAnsi"/>
        </w:rPr>
        <w:t>including</w:t>
      </w:r>
      <w:r w:rsidR="0091231D" w:rsidRPr="00BB5C63">
        <w:rPr>
          <w:rFonts w:cstheme="minorHAnsi"/>
        </w:rPr>
        <w:t xml:space="preserve"> foetal macrosomia</w:t>
      </w:r>
      <w:r w:rsidR="009152C8" w:rsidRPr="00BB5C63">
        <w:rPr>
          <w:rFonts w:cstheme="minorHAnsi"/>
        </w:rPr>
        <w:t>.</w:t>
      </w:r>
      <w:r w:rsidR="00681B69" w:rsidRPr="00BB5C63">
        <w:rPr>
          <w:rFonts w:cstheme="minorHAnsi"/>
        </w:rPr>
        <w:t xml:space="preserve"> </w:t>
      </w:r>
    </w:p>
    <w:p w14:paraId="1E5CF403" w14:textId="77777777" w:rsidR="003071D5" w:rsidRDefault="003071D5" w:rsidP="00093949">
      <w:pPr>
        <w:pStyle w:val="Heading3"/>
        <w:spacing w:line="480" w:lineRule="auto"/>
      </w:pPr>
      <w:r>
        <w:t>Screening process</w:t>
      </w:r>
    </w:p>
    <w:p w14:paraId="6F09E995" w14:textId="5DF29CA2" w:rsidR="00E003DF" w:rsidRDefault="00E41909" w:rsidP="00093949">
      <w:pPr>
        <w:spacing w:line="480" w:lineRule="auto"/>
      </w:pPr>
      <w:r>
        <w:t xml:space="preserve">The screening management software </w:t>
      </w:r>
      <w:r w:rsidR="00E003DF">
        <w:t xml:space="preserve">Rayyan </w:t>
      </w:r>
      <w:r w:rsidR="00E003DF">
        <w:fldChar w:fldCharType="begin"/>
      </w:r>
      <w:r w:rsidR="00B07A03">
        <w:instrText xml:space="preserve"> ADDIN EN.CITE &lt;EndNote&gt;&lt;Cite&gt;&lt;Author&gt;Ouzzani&lt;/Author&gt;&lt;Year&gt;2016&lt;/Year&gt;&lt;RecNum&gt;115&lt;/RecNum&gt;&lt;DisplayText&gt;&lt;style face="superscript"&gt;26&lt;/style&gt;&lt;/DisplayText&gt;&lt;record&gt;&lt;rec-number&gt;115&lt;/rec-number&gt;&lt;foreign-keys&gt;&lt;key app="EN" db-id="090zsf9wavded3e0azrxv2vc5r90sv920vvp" timestamp="1563466784"&gt;115&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alt-title&gt;Syst Rev&lt;/alt-title&gt;&lt;/titles&gt;&lt;periodical&gt;&lt;full-title&gt;Systematic reviews&lt;/full-title&gt;&lt;abbr-1&gt;Syst Rev&lt;/abbr-1&gt;&lt;/periodical&gt;&lt;alt-periodical&gt;&lt;full-title&gt;Systematic reviews&lt;/full-title&gt;&lt;abbr-1&gt;Syst Rev&lt;/abbr-1&gt;&lt;/alt-periodical&gt;&lt;pages&gt;210-210&lt;/pages&gt;&lt;volume&gt;5&lt;/volume&gt;&lt;number&gt;1&lt;/number&gt;&lt;keywords&gt;&lt;keyword&gt;*Automation&lt;/keyword&gt;&lt;keyword&gt;*Evidence-based medicine&lt;/keyword&gt;&lt;keyword&gt;*Systematic reviews&lt;/keyword&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s&gt;&lt;dates&gt;&lt;year&gt;2016&lt;/year&gt;&lt;/dates&gt;&lt;publisher&gt;BioMed Central&lt;/publisher&gt;&lt;isbn&gt;2046-4053&lt;/isbn&gt;&lt;accession-num&gt;27919275&lt;/accession-num&gt;&lt;urls&gt;&lt;related-urls&gt;&lt;url&gt;https://www.ncbi.nlm.nih.gov/pubmed/27919275&lt;/url&gt;&lt;url&gt;https://www.ncbi.nlm.nih.gov/pmc/articles/PMC5139140/&lt;/url&gt;&lt;url&gt;https://www.ncbi.nlm.nih.gov/pmc/articles/PMC5139140/pdf/13643_2016_Article_384.pdf&lt;/url&gt;&lt;/related-urls&gt;&lt;/urls&gt;&lt;electronic-resource-num&gt;10.1186/s13643-016-0384-4&lt;/electronic-resource-num&gt;&lt;remote-database-name&gt;PubMed&lt;/remote-database-name&gt;&lt;language&gt;eng&lt;/language&gt;&lt;/record&gt;&lt;/Cite&gt;&lt;/EndNote&gt;</w:instrText>
      </w:r>
      <w:r w:rsidR="00E003DF">
        <w:fldChar w:fldCharType="separate"/>
      </w:r>
      <w:r w:rsidR="00B07A03" w:rsidRPr="00B07A03">
        <w:rPr>
          <w:noProof/>
          <w:vertAlign w:val="superscript"/>
        </w:rPr>
        <w:t>26</w:t>
      </w:r>
      <w:r w:rsidR="00E003DF">
        <w:fldChar w:fldCharType="end"/>
      </w:r>
      <w:r w:rsidR="00E003DF">
        <w:t xml:space="preserve"> was used to </w:t>
      </w:r>
      <w:r>
        <w:t xml:space="preserve">screen </w:t>
      </w:r>
      <w:r w:rsidR="00B21204">
        <w:t>titles for eligibility.  A</w:t>
      </w:r>
      <w:r>
        <w:t xml:space="preserve"> </w:t>
      </w:r>
      <w:r w:rsidR="00E003DF">
        <w:t>randomly select</w:t>
      </w:r>
      <w:r w:rsidR="00C55ACA">
        <w:t>ed</w:t>
      </w:r>
      <w:r w:rsidR="00E003DF">
        <w:t xml:space="preserve"> sample of 10% of the</w:t>
      </w:r>
      <w:r w:rsidR="00C76AC1">
        <w:t>se</w:t>
      </w:r>
      <w:r w:rsidR="00E003DF">
        <w:t xml:space="preserve"> titles </w:t>
      </w:r>
      <w:r w:rsidR="00C55ACA">
        <w:t>were</w:t>
      </w:r>
      <w:r w:rsidR="00E003DF">
        <w:t xml:space="preserve"> independently screened by two reviewers (EJT and SW).  A 10% sample was chosen </w:t>
      </w:r>
      <w:r w:rsidR="00D36154">
        <w:t xml:space="preserve">as a recent simulation study has shown that if the fraction being sampled </w:t>
      </w:r>
      <w:r w:rsidR="001F1501">
        <w:t xml:space="preserve">for independent review </w:t>
      </w:r>
      <w:r w:rsidR="00D36154">
        <w:t>is increased, there is</w:t>
      </w:r>
      <w:r w:rsidR="00EE6DD3">
        <w:t xml:space="preserve"> no decrease in selection bias </w:t>
      </w:r>
      <w:r w:rsidR="00D36154">
        <w:fldChar w:fldCharType="begin"/>
      </w:r>
      <w:r w:rsidR="00B07A03">
        <w:instrText xml:space="preserve"> ADDIN EN.CITE &lt;EndNote&gt;&lt;Cite&gt;&lt;Author&gt;If Sikich N&lt;/Author&gt;&lt;Year&gt;2015&lt;/Year&gt;&lt;RecNum&gt;119&lt;/RecNum&gt;&lt;DisplayText&gt;&lt;style face="superscript"&gt;27&lt;/style&gt;&lt;/DisplayText&gt;&lt;record&gt;&lt;rec-number&gt;119&lt;/rec-number&gt;&lt;foreign-keys&gt;&lt;key app="EN" db-id="090zsf9wavded3e0azrxv2vc5r90sv920vvp" timestamp="1563468664"&gt;119&lt;/key&gt;&lt;/foreign-keys&gt;&lt;ref-type name="Book"&gt;6&lt;/ref-type&gt;&lt;contributors&gt;&lt;authors&gt;&lt;author&gt;If Sikich N, Nevis&lt;/author&gt;&lt;author&gt;Ye, Chenglin&lt;/author&gt;&lt;/authors&gt;&lt;/contributors&gt;&lt;titles&gt;&lt;title&gt;Quality Control Tool for Screening Titles and Abstracts by seco nd Reviewer: QCTSTAR&lt;/title&gt;&lt;alt-title&gt;Journal of Biometrics &amp;amp; Biostatistics&lt;/alt-title&gt;&lt;/titles&gt;&lt;volume&gt;06&lt;/volume&gt;&lt;dates&gt;&lt;year&gt;2015&lt;/year&gt;&lt;/dates&gt;&lt;urls&gt;&lt;related-urls&gt;&lt;url&gt;https://www.omicsonline.org/open-access/quality-control-tool-for-screening-titles-and-abstracts-by-seco-nd-reviewer-qctstar-2155-6180-1000230.php?aid=54597&lt;/url&gt;&lt;/related-urls&gt;&lt;/urls&gt;&lt;electronic-resource-num&gt;10.4172/2155-6180.1000230&lt;/electronic-resource-num&gt;&lt;/record&gt;&lt;/Cite&gt;&lt;/EndNote&gt;</w:instrText>
      </w:r>
      <w:r w:rsidR="00D36154">
        <w:fldChar w:fldCharType="separate"/>
      </w:r>
      <w:r w:rsidR="00B07A03" w:rsidRPr="00B07A03">
        <w:rPr>
          <w:noProof/>
          <w:vertAlign w:val="superscript"/>
        </w:rPr>
        <w:t>27</w:t>
      </w:r>
      <w:r w:rsidR="00D36154">
        <w:fldChar w:fldCharType="end"/>
      </w:r>
      <w:r w:rsidR="00D36154">
        <w:t>.  At the title screening stage</w:t>
      </w:r>
      <w:r w:rsidR="00DD2691">
        <w:t>,</w:t>
      </w:r>
      <w:r w:rsidR="00D36154">
        <w:t xml:space="preserve"> the percentage agreement betwe</w:t>
      </w:r>
      <w:r w:rsidR="00D9362F">
        <w:t xml:space="preserve">en the </w:t>
      </w:r>
      <w:r w:rsidR="00C76AC1">
        <w:t xml:space="preserve">two reviewers was 98.9% and </w:t>
      </w:r>
      <w:r w:rsidR="00D9362F">
        <w:t xml:space="preserve">discrepant titles were </w:t>
      </w:r>
      <w:r w:rsidR="00D9362F">
        <w:lastRenderedPageBreak/>
        <w:t>included for abstract screening.  One author (EJT)</w:t>
      </w:r>
      <w:r w:rsidR="00D36154">
        <w:t xml:space="preserve"> reviewed the remaining titles.  The same process was then follo</w:t>
      </w:r>
      <w:r w:rsidR="00D9362F">
        <w:t xml:space="preserve">wed for reviewing </w:t>
      </w:r>
      <w:r w:rsidR="00C76AC1">
        <w:t xml:space="preserve">the </w:t>
      </w:r>
      <w:r w:rsidR="00D36154">
        <w:t>abstracts</w:t>
      </w:r>
      <w:r w:rsidR="00591848">
        <w:t xml:space="preserve"> of </w:t>
      </w:r>
      <w:r w:rsidR="00C76AC1">
        <w:t>papers</w:t>
      </w:r>
      <w:r w:rsidR="00591848">
        <w:t xml:space="preserve"> </w:t>
      </w:r>
      <w:r w:rsidR="00C76AC1">
        <w:t>remaining</w:t>
      </w:r>
      <w:r w:rsidR="00591848">
        <w:t xml:space="preserve"> after title screening</w:t>
      </w:r>
      <w:r w:rsidR="00D36154">
        <w:t xml:space="preserve">.  </w:t>
      </w:r>
      <w:r w:rsidR="00224F12">
        <w:t xml:space="preserve">The agreement rate between the two reviewers (EJT and SW) </w:t>
      </w:r>
      <w:r w:rsidR="00D9362F">
        <w:t>w</w:t>
      </w:r>
      <w:r w:rsidR="00C55ACA">
        <w:t>as 100%</w:t>
      </w:r>
      <w:r w:rsidR="0019481A">
        <w:t xml:space="preserve"> and, a</w:t>
      </w:r>
      <w:r w:rsidR="00224F12">
        <w:t>ccordingly</w:t>
      </w:r>
      <w:r w:rsidR="00C55ACA">
        <w:t>,</w:t>
      </w:r>
      <w:r w:rsidR="00224F12">
        <w:t xml:space="preserve"> one author (EJT) reviewed the remaining abstracts.</w:t>
      </w:r>
    </w:p>
    <w:p w14:paraId="6A52F8CE" w14:textId="1EAA0D55" w:rsidR="00C55ACA" w:rsidRPr="00E003DF" w:rsidRDefault="00C55ACA" w:rsidP="00093949">
      <w:pPr>
        <w:spacing w:line="480" w:lineRule="auto"/>
      </w:pPr>
      <w:r>
        <w:t>Following abstract screening, the full texts of the remaining titles were accessed and reviewed</w:t>
      </w:r>
      <w:r w:rsidR="007C44B5">
        <w:t xml:space="preserve"> by </w:t>
      </w:r>
      <w:r>
        <w:t>two reviewers (EJT and SW)</w:t>
      </w:r>
      <w:r w:rsidR="007C44B5">
        <w:t>, with one exception where</w:t>
      </w:r>
      <w:r>
        <w:t xml:space="preserve"> </w:t>
      </w:r>
      <w:r w:rsidR="007C44B5">
        <w:t>t</w:t>
      </w:r>
      <w:r w:rsidR="00390708">
        <w:t>he discrepant title</w:t>
      </w:r>
      <w:r w:rsidR="00591848">
        <w:t xml:space="preserve"> was </w:t>
      </w:r>
      <w:r w:rsidR="00390708">
        <w:t xml:space="preserve">only </w:t>
      </w:r>
      <w:r w:rsidR="00591848">
        <w:t>considered</w:t>
      </w:r>
      <w:r>
        <w:t xml:space="preserve"> by one reviewer (EJT)</w:t>
      </w:r>
      <w:r w:rsidR="00390708">
        <w:t>,</w:t>
      </w:r>
      <w:r>
        <w:t xml:space="preserve"> due to copyright restrictions</w:t>
      </w:r>
      <w:r w:rsidR="00390708">
        <w:t>,</w:t>
      </w:r>
      <w:r w:rsidR="007C44B5">
        <w:t xml:space="preserve"> and was excluded</w:t>
      </w:r>
      <w:r w:rsidR="00390708">
        <w:t xml:space="preserve"> in any event</w:t>
      </w:r>
      <w:r w:rsidR="007C44B5">
        <w:t>.</w:t>
      </w:r>
    </w:p>
    <w:p w14:paraId="0C1FE476" w14:textId="77777777" w:rsidR="003071D5" w:rsidRDefault="002523A7" w:rsidP="00093949">
      <w:pPr>
        <w:pStyle w:val="Heading3"/>
        <w:spacing w:line="480" w:lineRule="auto"/>
      </w:pPr>
      <w:r>
        <w:t>Data extraction,</w:t>
      </w:r>
      <w:r w:rsidR="003071D5">
        <w:t xml:space="preserve"> quality assessment</w:t>
      </w:r>
      <w:r>
        <w:t xml:space="preserve"> and analysis</w:t>
      </w:r>
    </w:p>
    <w:p w14:paraId="3E8C2C61" w14:textId="6A80D5AE" w:rsidR="00820E87" w:rsidRDefault="00B76C55" w:rsidP="00093949">
      <w:pPr>
        <w:spacing w:line="480" w:lineRule="auto"/>
      </w:pPr>
      <w:r>
        <w:t>A modified version of t</w:t>
      </w:r>
      <w:r w:rsidR="00A65E24">
        <w:t xml:space="preserve">he Cochrane Collaboration data extraction form was </w:t>
      </w:r>
      <w:r>
        <w:t xml:space="preserve">used to conduct data extraction </w:t>
      </w:r>
      <w:r>
        <w:fldChar w:fldCharType="begin"/>
      </w:r>
      <w:r w:rsidR="00B07A03">
        <w:instrText xml:space="preserve"> ADDIN EN.CITE &lt;EndNote&gt;&lt;Cite&gt;&lt;RecNum&gt;232&lt;/RecNum&gt;&lt;DisplayText&gt;&lt;style face="superscript"&gt;28&lt;/style&gt;&lt;/DisplayText&gt;&lt;record&gt;&lt;rec-number&gt;232&lt;/rec-number&gt;&lt;foreign-keys&gt;&lt;key app="EN" db-id="090zsf9wavded3e0azrxv2vc5r90sv920vvp" timestamp="1568650970"&gt;232&lt;/key&gt;&lt;/foreign-keys&gt;&lt;ref-type name="Web Page"&gt;12&lt;/ref-type&gt;&lt;contributors&gt;&lt;/contributors&gt;&lt;titles&gt;&lt;title&gt;Cochrane Collaboration.  Data extraction and assessment form&lt;/title&gt;&lt;/titles&gt;&lt;dates&gt;&lt;/dates&gt;&lt;urls&gt;&lt;related-urls&gt;&lt;url&gt;https://community.cochrane.org/sites/default/files/uploads/inline-files/ERC data collection form for intervention reviews for RCTs and non-RCTs.doc. Accessed 12 November 2018&lt;/url&gt;&lt;/related-urls&gt;&lt;/urls&gt;&lt;/record&gt;&lt;/Cite&gt;&lt;/EndNote&gt;</w:instrText>
      </w:r>
      <w:r>
        <w:fldChar w:fldCharType="separate"/>
      </w:r>
      <w:r w:rsidR="00B07A03" w:rsidRPr="00B07A03">
        <w:rPr>
          <w:noProof/>
          <w:vertAlign w:val="superscript"/>
        </w:rPr>
        <w:t>28</w:t>
      </w:r>
      <w:r>
        <w:fldChar w:fldCharType="end"/>
      </w:r>
      <w:r w:rsidR="00DB3694">
        <w:t xml:space="preserve"> and this was</w:t>
      </w:r>
      <w:r>
        <w:t xml:space="preserve"> undertaken by two reviewers (EJT and SW or EJT and NZ)</w:t>
      </w:r>
      <w:r w:rsidR="00820E87">
        <w:t xml:space="preserve">.  </w:t>
      </w:r>
      <w:r w:rsidR="00D9362F">
        <w:t xml:space="preserve"> </w:t>
      </w:r>
    </w:p>
    <w:p w14:paraId="228F50D8" w14:textId="5C0FD768" w:rsidR="00B76C55" w:rsidRDefault="00D9362F" w:rsidP="00093949">
      <w:pPr>
        <w:spacing w:line="480" w:lineRule="auto"/>
      </w:pPr>
      <w:r>
        <w:t>All eligible data were</w:t>
      </w:r>
      <w:r w:rsidR="00B76C55">
        <w:t xml:space="preserve"> extracted, including for </w:t>
      </w:r>
      <w:r w:rsidR="00645045">
        <w:t>sub-group analysis</w:t>
      </w:r>
      <w:r w:rsidR="00B76C55">
        <w:t xml:space="preserve"> and </w:t>
      </w:r>
      <w:r w:rsidR="00E0520E">
        <w:t xml:space="preserve">exposure </w:t>
      </w:r>
      <w:r w:rsidR="00B76C55">
        <w:t>multiple time points where these were reported.</w:t>
      </w:r>
      <w:r w:rsidR="00820E87">
        <w:t xml:space="preserve">  </w:t>
      </w:r>
      <w:r w:rsidR="00B76C55">
        <w:t xml:space="preserve">Where reported, confidence intervals which did not overlap the null were used to identify </w:t>
      </w:r>
      <w:r w:rsidR="00C45C4A">
        <w:t xml:space="preserve">statistically </w:t>
      </w:r>
      <w:r w:rsidR="00B76C55">
        <w:t>significant associations.  If these where not reported,</w:t>
      </w:r>
      <w:r w:rsidR="00C45C4A">
        <w:t xml:space="preserve"> </w:t>
      </w:r>
      <w:r w:rsidR="00B76C55">
        <w:rPr>
          <w:i/>
        </w:rPr>
        <w:t>p</w:t>
      </w:r>
      <w:r w:rsidR="00104728">
        <w:t>-value</w:t>
      </w:r>
      <w:r w:rsidR="00827C1E">
        <w:t>s were used</w:t>
      </w:r>
      <w:r w:rsidR="00B76C55">
        <w:t>.</w:t>
      </w:r>
    </w:p>
    <w:p w14:paraId="6F1D2C82" w14:textId="6E417DD1" w:rsidR="003071D5" w:rsidRDefault="00A83434" w:rsidP="00093949">
      <w:pPr>
        <w:spacing w:line="480" w:lineRule="auto"/>
      </w:pPr>
      <w:r>
        <w:t>Quality assessment was also undertaken by two reviewers (EJT and SW)</w:t>
      </w:r>
      <w:r w:rsidR="009D6ECB">
        <w:t xml:space="preserve">.  </w:t>
      </w:r>
      <w:r w:rsidR="00B41115">
        <w:t xml:space="preserve">Key strengths and weaknesses of each of the cohort studies </w:t>
      </w:r>
      <w:r w:rsidR="009D6ECB">
        <w:fldChar w:fldCharType="begin">
          <w:fldData xml:space="preserve">PEVuZE5vdGU+PENpdGU+PEF1dGhvcj5BZGFuZTwvQXV0aG9yPjxZZWFyPjIwMTg8L1llYXI+PFJl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xDaXRlPjxBdXRob3I+WXVhbjwvQXV0aG9yPjxZZWFy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</w:fldData>
        </w:fldChar>
      </w:r>
      <w:r w:rsidR="00CC639E">
        <w:instrText xml:space="preserve"> ADDIN EN.CITE </w:instrText>
      </w:r>
      <w:r w:rsidR="00CC639E">
        <w:fldChar w:fldCharType="begin">
          <w:fldData xml:space="preserve">PEVuZE5vdGU+PENpdGU+PEF1dGhvcj5BZGFuZTwvQXV0aG9yPjxZZWFyPjIwMTg8L1llYXI+PFJl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xDaXRlPjxBdXRob3I+WXVhbjwvQXV0aG9yPjxZZWFy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</w:fldData>
        </w:fldChar>
      </w:r>
      <w:r w:rsidR="00CC639E">
        <w:instrText xml:space="preserve"> ADDIN EN.CITE.DATA </w:instrText>
      </w:r>
      <w:r w:rsidR="00CC639E">
        <w:fldChar w:fldCharType="end"/>
      </w:r>
      <w:r w:rsidR="009D6ECB">
        <w:fldChar w:fldCharType="separate"/>
      </w:r>
      <w:r w:rsidR="00B07A03" w:rsidRPr="00B07A03">
        <w:rPr>
          <w:noProof/>
          <w:vertAlign w:val="superscript"/>
        </w:rPr>
        <w:t>29-38</w:t>
      </w:r>
      <w:r w:rsidR="009D6ECB">
        <w:fldChar w:fldCharType="end"/>
      </w:r>
      <w:r w:rsidR="00B41115">
        <w:t xml:space="preserve"> were </w:t>
      </w:r>
      <w:r w:rsidR="00361C72">
        <w:t xml:space="preserve">formed </w:t>
      </w:r>
      <w:r w:rsidR="00B41115">
        <w:t xml:space="preserve">using the National </w:t>
      </w:r>
      <w:r w:rsidR="00DD41E6">
        <w:t>Heart Lung and Blood I</w:t>
      </w:r>
      <w:r w:rsidR="00B41115">
        <w:t>nstitute assessment tool for observational cohort and cross-sectional studies</w:t>
      </w:r>
      <w:r w:rsidR="00FC3128">
        <w:t xml:space="preserve"> </w:t>
      </w:r>
      <w:r w:rsidR="00FC3128">
        <w:fldChar w:fldCharType="begin"/>
      </w:r>
      <w:r w:rsidR="00B07A03">
        <w:instrText xml:space="preserve"> ADDIN EN.CITE &lt;EndNote&gt;&lt;Cite&gt;&lt;RecNum&gt;233&lt;/RecNum&gt;&lt;DisplayText&gt;&lt;style face="superscript"&gt;39&lt;/style&gt;&lt;/DisplayText&gt;&lt;record&gt;&lt;rec-number&gt;233&lt;/rec-number&gt;&lt;foreign-keys&gt;&lt;key app="EN" db-id="090zsf9wavded3e0azrxv2vc5r90sv920vvp" timestamp="1568884775"&gt;233&lt;/key&gt;&lt;/foreign-keys&gt;&lt;ref-type name="Web Page"&gt;12&lt;/ref-type&gt;&lt;contributors&gt;&lt;/contributors&gt;&lt;titles&gt;&lt;title&gt;National Heart Lung and Blood Institute.  Study quality assessment tools.&lt;/title&gt;&lt;/titles&gt;&lt;dates&gt;&lt;/dates&gt;&lt;urls&gt;&lt;related-urls&gt;&lt;url&gt;https://www.nhlbi.nih.gov/health-topics/study-quality-assessment-tools.  Accessed 15 January 2019&lt;/url&gt;&lt;/related-urls&gt;&lt;/urls&gt;&lt;/record&gt;&lt;/Cite&gt;&lt;/EndNote&gt;</w:instrText>
      </w:r>
      <w:r w:rsidR="00FC3128">
        <w:fldChar w:fldCharType="separate"/>
      </w:r>
      <w:r w:rsidR="00B07A03" w:rsidRPr="00B07A03">
        <w:rPr>
          <w:noProof/>
          <w:vertAlign w:val="superscript"/>
        </w:rPr>
        <w:t>39</w:t>
      </w:r>
      <w:r w:rsidR="00FC3128">
        <w:fldChar w:fldCharType="end"/>
      </w:r>
      <w:r w:rsidR="00B41115">
        <w:t>.</w:t>
      </w:r>
      <w:r>
        <w:t xml:space="preserve">  </w:t>
      </w:r>
      <w:r w:rsidR="002523A7">
        <w:t>T</w:t>
      </w:r>
      <w:r w:rsidR="00FC3128">
        <w:t>he remaining study</w:t>
      </w:r>
      <w:r w:rsidR="00C12A4D">
        <w:t xml:space="preserve"> is an individual patient data meta-analysis </w:t>
      </w:r>
      <w:r w:rsidR="00C12A4D">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rsidR="00C12A4D">
        <w:fldChar w:fldCharType="separate"/>
      </w:r>
      <w:r w:rsidR="00B07A03" w:rsidRPr="00B07A03">
        <w:rPr>
          <w:noProof/>
          <w:vertAlign w:val="superscript"/>
        </w:rPr>
        <w:t>40</w:t>
      </w:r>
      <w:r w:rsidR="00C12A4D">
        <w:fldChar w:fldCharType="end"/>
      </w:r>
      <w:r w:rsidR="00C12A4D">
        <w:t>,</w:t>
      </w:r>
      <w:r w:rsidR="002523A7">
        <w:t xml:space="preserve"> and in this instance, </w:t>
      </w:r>
      <w:r w:rsidR="00C12A4D">
        <w:t xml:space="preserve">we used the PRISMA-IPD checklist </w:t>
      </w:r>
      <w:r w:rsidR="00C12A4D">
        <w:fldChar w:fldCharType="begin"/>
      </w:r>
      <w:r w:rsidR="00B07A03">
        <w:instrText xml:space="preserve"> ADDIN EN.CITE &lt;EndNote&gt;&lt;Cite&gt;&lt;Author&gt;Stewart&lt;/Author&gt;&lt;Year&gt;2015&lt;/Year&gt;&lt;RecNum&gt;234&lt;/RecNum&gt;&lt;DisplayText&gt;&lt;style face="superscript"&gt;41&lt;/style&gt;&lt;/DisplayText&gt;&lt;record&gt;&lt;rec-number&gt;234&lt;/rec-number&gt;&lt;foreign-keys&gt;&lt;key app="EN" db-id="090zsf9wavded3e0azrxv2vc5r90sv920vvp" timestamp="1568885269"&gt;234&lt;/key&gt;&lt;/foreign-keys&gt;&lt;ref-type name="Journal Article"&gt;17&lt;/ref-type&gt;&lt;contributors&gt;&lt;authors&gt;&lt;author&gt;Stewart, Lesley A.&lt;/author&gt;&lt;author&gt;Clarke, Mike&lt;/author&gt;&lt;author&gt;Rovers, Maroeska&lt;/author&gt;&lt;author&gt;Riley, Richard D.&lt;/author&gt;&lt;author&gt;Simmonds, Mark&lt;/author&gt;&lt;author&gt;Stewart, Gavin&lt;/author&gt;&lt;author&gt;Tierney, Jayne F.&lt;/author&gt;&lt;author&gt;for the, Prisma- I. P. D. Development Group&lt;/author&gt;&lt;/authors&gt;&lt;/contributors&gt;&lt;titles&gt;&lt;title&gt;Preferred Reporting Items for a Systematic Review and Meta-analysis of Individual Participant Data: The PRISMA-IPD Statement&lt;/title&gt;&lt;secondary-title&gt;JAMA&lt;/secondary-title&gt;&lt;/titles&gt;&lt;periodical&gt;&lt;full-title&gt;JAMA&lt;/full-title&gt;&lt;/periodical&gt;&lt;pages&gt;1657-1665&lt;/pages&gt;&lt;volume&gt;313&lt;/volume&gt;&lt;number&gt;16&lt;/number&gt;&lt;dates&gt;&lt;year&gt;2015&lt;/year&gt;&lt;/dates&gt;&lt;isbn&gt;0098-7484&lt;/isbn&gt;&lt;urls&gt;&lt;related-urls&gt;&lt;url&gt;https://doi.org/10.1001/jama.2015.3656&lt;/url&gt;&lt;url&gt;https://jamanetwork.com/journals/jama/articlepdf/2279718/jsc150002.pdf&lt;/url&gt;&lt;/related-urls&gt;&lt;/urls&gt;&lt;electronic-resource-num&gt;10.1001/jama.2015.3656&lt;/electronic-resource-num&gt;&lt;access-date&gt;9/19/2019&lt;/access-date&gt;&lt;/record&gt;&lt;/Cite&gt;&lt;/EndNote&gt;</w:instrText>
      </w:r>
      <w:r w:rsidR="00C12A4D">
        <w:fldChar w:fldCharType="separate"/>
      </w:r>
      <w:r w:rsidR="00B07A03" w:rsidRPr="00B07A03">
        <w:rPr>
          <w:noProof/>
          <w:vertAlign w:val="superscript"/>
        </w:rPr>
        <w:t>41</w:t>
      </w:r>
      <w:r w:rsidR="00C12A4D">
        <w:fldChar w:fldCharType="end"/>
      </w:r>
      <w:r w:rsidR="00C12A4D">
        <w:t>.</w:t>
      </w:r>
      <w:r w:rsidR="00FC3128">
        <w:t xml:space="preserve"> </w:t>
      </w:r>
      <w:r w:rsidR="00617080">
        <w:t>The overall rating for addressing the risk of bias (good/fair/poor) is included in Table 1.</w:t>
      </w:r>
    </w:p>
    <w:p w14:paraId="4D41605A" w14:textId="654B90BA" w:rsidR="00303A0C" w:rsidRPr="00D65B5C" w:rsidRDefault="002523A7" w:rsidP="00093949">
      <w:pPr>
        <w:spacing w:line="480" w:lineRule="auto"/>
      </w:pPr>
      <w:r>
        <w:t>Since w</w:t>
      </w:r>
      <w:r w:rsidR="00D65B5C">
        <w:t>e expected significant variation i</w:t>
      </w:r>
      <w:r>
        <w:t>n study exposures and design</w:t>
      </w:r>
      <w:r w:rsidR="004F4E32">
        <w:t>,</w:t>
      </w:r>
      <w:r w:rsidR="00D65B5C">
        <w:t xml:space="preserve"> a </w:t>
      </w:r>
      <w:r w:rsidR="00DD791E">
        <w:t>qualitative</w:t>
      </w:r>
      <w:r w:rsidR="00D65B5C">
        <w:t xml:space="preserve"> synthesis was planned </w:t>
      </w:r>
      <w:r w:rsidR="00D65B5C">
        <w:rPr>
          <w:i/>
        </w:rPr>
        <w:t>a priori</w:t>
      </w:r>
      <w:r w:rsidR="00CC1494">
        <w:t xml:space="preserve"> rather than a meta-analysis.  </w:t>
      </w:r>
      <w:r>
        <w:t>S</w:t>
      </w:r>
      <w:r w:rsidR="00CC1494">
        <w:t xml:space="preserve">tudies </w:t>
      </w:r>
      <w:r>
        <w:t xml:space="preserve">have been grouped </w:t>
      </w:r>
      <w:r w:rsidR="00CC1494">
        <w:t xml:space="preserve">based on the exposures being considered and </w:t>
      </w:r>
      <w:r>
        <w:t xml:space="preserve">we </w:t>
      </w:r>
      <w:r w:rsidR="00CC1494">
        <w:t>summarise the effect sizes and precision for each included study.</w:t>
      </w:r>
      <w:r w:rsidR="00303A0C">
        <w:t xml:space="preserve">  </w:t>
      </w:r>
    </w:p>
    <w:p w14:paraId="601A308A" w14:textId="77777777" w:rsidR="0026048B" w:rsidRDefault="0026048B" w:rsidP="00093949">
      <w:pPr>
        <w:pStyle w:val="Heading2"/>
        <w:spacing w:line="480" w:lineRule="auto"/>
      </w:pPr>
      <w:r>
        <w:lastRenderedPageBreak/>
        <w:t>Results</w:t>
      </w:r>
    </w:p>
    <w:p w14:paraId="67C501C9" w14:textId="0162D82E" w:rsidR="00303A0C" w:rsidRDefault="00BF11A2" w:rsidP="00093949">
      <w:pPr>
        <w:spacing w:line="480" w:lineRule="auto"/>
      </w:pPr>
      <w:r>
        <w:t>All stages of data screening</w:t>
      </w:r>
      <w:r w:rsidR="0026048B">
        <w:t xml:space="preserve"> were documented using a PRISMA flow </w:t>
      </w:r>
      <w:r w:rsidR="00282E45">
        <w:t>diagram</w:t>
      </w:r>
      <w:r>
        <w:t xml:space="preserve"> </w:t>
      </w:r>
      <w:r>
        <w:fldChar w:fldCharType="begin"/>
      </w:r>
      <w:r w:rsidR="00B07A03">
        <w:instrText xml:space="preserve"> ADDIN EN.CITE &lt;EndNote&gt;&lt;Cite&gt;&lt;Author&gt;Moher&lt;/Author&gt;&lt;Year&gt;2009&lt;/Year&gt;&lt;RecNum&gt;226&lt;/RecNum&gt;&lt;DisplayText&gt;&lt;style face="superscript"&gt;25&lt;/style&gt;&lt;/DisplayText&gt;&lt;record&gt;&lt;rec-number&gt;226&lt;/rec-number&gt;&lt;foreign-keys&gt;&lt;key app="EN" db-id="090zsf9wavded3e0azrxv2vc5r90sv920vvp" timestamp="1568635490"&gt;22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url&gt;https://air.unimi.it/retrieve/handle/2434/211973/246324/prisma_BMJ.pdf&lt;/url&gt;&lt;/related-urls&gt;&lt;/urls&gt;&lt;custom2&gt;PMC2714657&lt;/custom2&gt;&lt;electronic-resource-num&gt;10.1136/bmj.b2535&lt;/electronic-resource-num&gt;&lt;/record&gt;&lt;/Cite&gt;&lt;/EndNote&gt;</w:instrText>
      </w:r>
      <w:r>
        <w:fldChar w:fldCharType="separate"/>
      </w:r>
      <w:r w:rsidR="00B07A03" w:rsidRPr="00B07A03">
        <w:rPr>
          <w:noProof/>
          <w:vertAlign w:val="superscript"/>
        </w:rPr>
        <w:t>25</w:t>
      </w:r>
      <w:r>
        <w:fldChar w:fldCharType="end"/>
      </w:r>
      <w:r w:rsidR="00DB0111">
        <w:t xml:space="preserve"> </w:t>
      </w:r>
      <w:r w:rsidR="00957820">
        <w:t>(</w:t>
      </w:r>
      <w:r w:rsidR="00645045">
        <w:t>Figure 2</w:t>
      </w:r>
      <w:r w:rsidR="00957820">
        <w:t>)</w:t>
      </w:r>
      <w:r w:rsidR="00282E45">
        <w:t>.</w:t>
      </w:r>
      <w:r w:rsidR="004F4E32">
        <w:t xml:space="preserve">  Our searches identified 10,131</w:t>
      </w:r>
      <w:r w:rsidR="00303A0C">
        <w:t xml:space="preserve"> records of which 2,805 were duplicates.  A total of 7,323 titles were screened and of these</w:t>
      </w:r>
      <w:r w:rsidR="00DB0111">
        <w:t xml:space="preserve">, 48 abstracts were screened.   Full texts of </w:t>
      </w:r>
      <w:r w:rsidR="00303A0C">
        <w:t xml:space="preserve">22 </w:t>
      </w:r>
      <w:r w:rsidR="00DB0111">
        <w:t xml:space="preserve">papers </w:t>
      </w:r>
      <w:r w:rsidR="00303A0C">
        <w:t>were assessed for inclusion and</w:t>
      </w:r>
      <w:r w:rsidR="00645045">
        <w:t xml:space="preserve">, of these, </w:t>
      </w:r>
      <w:r w:rsidR="00303A0C">
        <w:t>1</w:t>
      </w:r>
      <w:r w:rsidR="009D6ECB">
        <w:t>1</w:t>
      </w:r>
      <w:r w:rsidR="00303A0C">
        <w:t xml:space="preserve"> have been included in the </w:t>
      </w:r>
      <w:r w:rsidR="00DE3B4A">
        <w:t xml:space="preserve">qualitative </w:t>
      </w:r>
      <w:r w:rsidR="00303A0C">
        <w:t>synthesis.</w:t>
      </w:r>
    </w:p>
    <w:p w14:paraId="2943309C" w14:textId="1928EE38" w:rsidR="00B82991" w:rsidRDefault="00DD1369" w:rsidP="00B900C6">
      <w:pPr>
        <w:spacing w:line="480" w:lineRule="auto"/>
      </w:pPr>
      <w:r>
        <w:t>T</w:t>
      </w:r>
      <w:r w:rsidR="00DC1586">
        <w:t xml:space="preserve">hree </w:t>
      </w:r>
      <w:r>
        <w:t xml:space="preserve">of the included studies </w:t>
      </w:r>
      <w:r w:rsidR="00DC1586">
        <w:t xml:space="preserve">were based on populations in Sweden </w:t>
      </w:r>
      <w:r w:rsidR="00DC1586">
        <w:fldChar w:fldCharType="begin">
          <w:fldData xml:space="preserve">PEVuZE5vdGU+PENpdGU+PEF1dGhvcj5CYXJjbGF5PC9BdXRob3I+PFllYXI+MjAxODwvWWVhcj48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</w:fldData>
        </w:fldChar>
      </w:r>
      <w:r w:rsidR="00CC639E">
        <w:instrText xml:space="preserve"> ADDIN EN.CITE </w:instrText>
      </w:r>
      <w:r w:rsidR="00CC639E">
        <w:fldChar w:fldCharType="begin">
          <w:fldData xml:space="preserve">PEVuZE5vdGU+PENpdGU+PEF1dGhvcj5CYXJjbGF5PC9BdXRob3I+PFllYXI+MjAxODwvWWVhcj48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</w:fldData>
        </w:fldChar>
      </w:r>
      <w:r w:rsidR="00CC639E">
        <w:instrText xml:space="preserve"> ADDIN EN.CITE.DATA </w:instrText>
      </w:r>
      <w:r w:rsidR="00CC639E">
        <w:fldChar w:fldCharType="end"/>
      </w:r>
      <w:r w:rsidR="00DC1586">
        <w:fldChar w:fldCharType="separate"/>
      </w:r>
      <w:r w:rsidR="00B07A03" w:rsidRPr="00B07A03">
        <w:rPr>
          <w:noProof/>
          <w:vertAlign w:val="superscript"/>
        </w:rPr>
        <w:t>31,34,37</w:t>
      </w:r>
      <w:r w:rsidR="00DC1586">
        <w:fldChar w:fldCharType="end"/>
      </w:r>
      <w:r w:rsidR="00DC1586">
        <w:t xml:space="preserve">, two each in America </w:t>
      </w:r>
      <w:r w:rsidR="00DC1586">
        <w:fldChar w:fldCharType="begin">
          <w:fldData xml:space="preserve">PEVuZE5vdGU+PENpdGU+PEF1dGhvcj5MaTwvQXV0aG9yPjxZZWFyPjIwMTg8L1llYXI+PFJlY051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</w:fldData>
        </w:fldChar>
      </w:r>
      <w:r w:rsidR="00A43BE5">
        <w:instrText xml:space="preserve"> ADDIN EN.CITE </w:instrText>
      </w:r>
      <w:r w:rsidR="00A43BE5">
        <w:fldChar w:fldCharType="begin">
          <w:fldData xml:space="preserve">PEVuZE5vdGU+PENpdGU+PEF1dGhvcj5MaTwvQXV0aG9yPjxZZWFyPjIwMTg8L1llYXI+PFJlY051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</w:fldData>
        </w:fldChar>
      </w:r>
      <w:r w:rsidR="00A43BE5">
        <w:instrText xml:space="preserve"> ADDIN EN.CITE.DATA </w:instrText>
      </w:r>
      <w:r w:rsidR="00A43BE5">
        <w:fldChar w:fldCharType="end"/>
      </w:r>
      <w:r w:rsidR="00DC1586">
        <w:fldChar w:fldCharType="separate"/>
      </w:r>
      <w:r w:rsidR="00B07A03" w:rsidRPr="00B07A03">
        <w:rPr>
          <w:noProof/>
          <w:vertAlign w:val="superscript"/>
        </w:rPr>
        <w:t>35,38</w:t>
      </w:r>
      <w:r w:rsidR="00DC1586">
        <w:fldChar w:fldCharType="end"/>
      </w:r>
      <w:r w:rsidR="00DC1586">
        <w:t xml:space="preserve">, Australia </w:t>
      </w:r>
      <w:r w:rsidR="00DC1586">
        <w:fldChar w:fldCharType="begin">
          <w:fldData xml:space="preserve">PEVuZE5vdGU+PENpdGU+PEF1dGhvcj5BZGFuZTwvQXV0aG9yPjxZZWFyPjIwMTg8L1llYXI+PFJl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SwzNjwvc3R5bGU+PC9EaXNwbGF5VGV4dD48cmVjb3JkPjxyZWMtbnVtYmVyPjI2NjwvcmVjLW51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</w:fldData>
        </w:fldChar>
      </w:r>
      <w:r w:rsidR="00A43BE5">
        <w:instrText xml:space="preserve"> ADDIN EN.CITE.DATA </w:instrText>
      </w:r>
      <w:r w:rsidR="00A43BE5">
        <w:fldChar w:fldCharType="end"/>
      </w:r>
      <w:r w:rsidR="00DC1586">
        <w:fldChar w:fldCharType="separate"/>
      </w:r>
      <w:r w:rsidR="00B07A03" w:rsidRPr="00B07A03">
        <w:rPr>
          <w:noProof/>
          <w:vertAlign w:val="superscript"/>
        </w:rPr>
        <w:t>29,36</w:t>
      </w:r>
      <w:r w:rsidR="00DC1586">
        <w:fldChar w:fldCharType="end"/>
      </w:r>
      <w:r w:rsidR="00DC1586">
        <w:t xml:space="preserve"> and Brazil </w:t>
      </w:r>
      <w:r w:rsidR="00DC1586">
        <w:fldChar w:fldCharType="begin">
          <w:fldData xml:space="preserve">PEVuZE5vdGU+PENpdGU+PEF1dGhvcj5EZXZha3VtYXI8L0F1dGhvcj48WWVhcj4yMDE2PC9ZZWFy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</w:fldData>
        </w:fldChar>
      </w:r>
      <w:r w:rsidR="00A43BE5">
        <w:instrText xml:space="preserve"> ADDIN EN.CITE </w:instrText>
      </w:r>
      <w:r w:rsidR="00A43BE5">
        <w:fldChar w:fldCharType="begin">
          <w:fldData xml:space="preserve">PEVuZE5vdGU+PENpdGU+PEF1dGhvcj5EZXZha3VtYXI8L0F1dGhvcj48WWVhcj4yMDE2PC9ZZWFy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</w:fldData>
        </w:fldChar>
      </w:r>
      <w:r w:rsidR="00A43BE5">
        <w:instrText xml:space="preserve"> ADDIN EN.CITE.DATA </w:instrText>
      </w:r>
      <w:r w:rsidR="00A43BE5">
        <w:fldChar w:fldCharType="end"/>
      </w:r>
      <w:r w:rsidR="00DC1586">
        <w:fldChar w:fldCharType="separate"/>
      </w:r>
      <w:r w:rsidR="00B07A03" w:rsidRPr="00B07A03">
        <w:rPr>
          <w:noProof/>
          <w:vertAlign w:val="superscript"/>
        </w:rPr>
        <w:t>32,33</w:t>
      </w:r>
      <w:r w:rsidR="00DC1586">
        <w:fldChar w:fldCharType="end"/>
      </w:r>
      <w:r w:rsidR="00DC1586">
        <w:t xml:space="preserve"> and one </w:t>
      </w:r>
      <w:r w:rsidR="009D6ECB">
        <w:t xml:space="preserve">in </w:t>
      </w:r>
      <w:r w:rsidR="00DC1586">
        <w:t xml:space="preserve">Scotland </w:t>
      </w:r>
      <w:r w:rsidR="00DC1586">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DC1586">
        <w:fldChar w:fldCharType="separate"/>
      </w:r>
      <w:r w:rsidR="00B07A03" w:rsidRPr="00B07A03">
        <w:rPr>
          <w:noProof/>
          <w:vertAlign w:val="superscript"/>
        </w:rPr>
        <w:t>30</w:t>
      </w:r>
      <w:r w:rsidR="00DC1586">
        <w:fldChar w:fldCharType="end"/>
      </w:r>
      <w:r w:rsidR="00DC1586">
        <w:t xml:space="preserve">.  The remaining study </w:t>
      </w:r>
      <w:r w:rsidR="00DC1586">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rsidR="00DC1586">
        <w:fldChar w:fldCharType="separate"/>
      </w:r>
      <w:r w:rsidR="00B07A03" w:rsidRPr="00B07A03">
        <w:rPr>
          <w:noProof/>
          <w:vertAlign w:val="superscript"/>
        </w:rPr>
        <w:t>40</w:t>
      </w:r>
      <w:r w:rsidR="00DC1586">
        <w:fldChar w:fldCharType="end"/>
      </w:r>
      <w:r w:rsidR="00BF11A2">
        <w:t xml:space="preserve"> used data from 5 underlying</w:t>
      </w:r>
      <w:r w:rsidR="00DC1586">
        <w:t xml:space="preserve"> datasets from Australia, Canada and America</w:t>
      </w:r>
      <w:r w:rsidR="001F1501">
        <w:t xml:space="preserve">; one </w:t>
      </w:r>
      <w:r w:rsidR="00C071FC">
        <w:t xml:space="preserve">of </w:t>
      </w:r>
      <w:r w:rsidR="001F1501">
        <w:t xml:space="preserve">which was the Collaborative Perinatal Project which was also used by </w:t>
      </w:r>
      <w:r w:rsidR="00C071FC">
        <w:t xml:space="preserve">one </w:t>
      </w:r>
      <w:r w:rsidR="001F1501">
        <w:t>of the other studies</w:t>
      </w:r>
      <w:r w:rsidR="001F1501">
        <w:rPr>
          <w:i/>
        </w:rPr>
        <w:t xml:space="preserve"> </w:t>
      </w:r>
      <w:r w:rsidR="001F1501">
        <w:rPr>
          <w:i/>
        </w:rPr>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1F1501">
        <w:rPr>
          <w:i/>
        </w:rPr>
        <w:instrText xml:space="preserve"> ADDIN EN.CITE </w:instrText>
      </w:r>
      <w:r w:rsidR="001F1501">
        <w:rPr>
          <w:i/>
        </w:rPr>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1F1501">
        <w:rPr>
          <w:i/>
        </w:rPr>
        <w:instrText xml:space="preserve"> ADDIN EN.CITE.DATA </w:instrText>
      </w:r>
      <w:r w:rsidR="001F1501">
        <w:rPr>
          <w:i/>
        </w:rPr>
      </w:r>
      <w:r w:rsidR="001F1501">
        <w:rPr>
          <w:i/>
        </w:rPr>
        <w:fldChar w:fldCharType="end"/>
      </w:r>
      <w:r w:rsidR="001F1501">
        <w:rPr>
          <w:i/>
        </w:rPr>
      </w:r>
      <w:r w:rsidR="001F1501">
        <w:rPr>
          <w:i/>
        </w:rPr>
        <w:fldChar w:fldCharType="separate"/>
      </w:r>
      <w:r w:rsidR="001F1501" w:rsidRPr="001B19E3">
        <w:rPr>
          <w:i/>
          <w:noProof/>
          <w:vertAlign w:val="superscript"/>
        </w:rPr>
        <w:t>35</w:t>
      </w:r>
      <w:r w:rsidR="001F1501">
        <w:rPr>
          <w:i/>
        </w:rPr>
        <w:fldChar w:fldCharType="end"/>
      </w:r>
      <w:r w:rsidR="00852B19">
        <w:t>.</w:t>
      </w:r>
      <w:r w:rsidR="00DC1586">
        <w:t xml:space="preserve"> </w:t>
      </w:r>
      <w:r w:rsidR="00160C43">
        <w:t>T</w:t>
      </w:r>
      <w:r w:rsidR="00A927EC">
        <w:t>hree</w:t>
      </w:r>
      <w:r w:rsidR="00160C43">
        <w:t xml:space="preserve"> </w:t>
      </w:r>
      <w:r w:rsidR="002225FF">
        <w:t xml:space="preserve">studies </w:t>
      </w:r>
      <w:r w:rsidR="00A927EC">
        <w:t>included</w:t>
      </w:r>
      <w:r w:rsidR="002225FF">
        <w:t xml:space="preserve"> </w:t>
      </w:r>
      <w:r w:rsidR="0034778B">
        <w:t xml:space="preserve">maternal </w:t>
      </w:r>
      <w:r w:rsidR="002225FF">
        <w:t>interpregnancy weight change</w:t>
      </w:r>
      <w:r w:rsidR="00160C43">
        <w:t xml:space="preserve"> as the exposure</w:t>
      </w:r>
      <w:r w:rsidR="009D6ECB">
        <w:t xml:space="preserve"> </w:t>
      </w:r>
      <w:r w:rsidR="009D6ECB">
        <w:fldChar w:fldCharType="begin">
          <w:fldData xml:space="preserve">PEVuZE5vdGU+PENpdGU+PEF1dGhvcj5BZGFuZTwvQXV0aG9yPjxZZWFyPjIwMTg8L1llYXI+PFJl
Y051bT4yNjY8L1JlY051bT48RGlzcGxheVRleHQ+PHN0eWxlIGZhY2U9InN1cGVyc2NyaXB0Ij4y
OSwzMCwzNz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V2lsbG1lcjwvQXV0aG9yPjxZZWFy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SwzMCwzNz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V2lsbG1lcjwvQXV0aG9yPjxZZWFy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</w:fldData>
        </w:fldChar>
      </w:r>
      <w:r w:rsidR="00A43BE5">
        <w:instrText xml:space="preserve"> ADDIN EN.CITE.DATA </w:instrText>
      </w:r>
      <w:r w:rsidR="00A43BE5">
        <w:fldChar w:fldCharType="end"/>
      </w:r>
      <w:r w:rsidR="009D6ECB">
        <w:fldChar w:fldCharType="separate"/>
      </w:r>
      <w:r w:rsidR="00B07A03" w:rsidRPr="00B07A03">
        <w:rPr>
          <w:noProof/>
          <w:vertAlign w:val="superscript"/>
        </w:rPr>
        <w:t>29,30,37</w:t>
      </w:r>
      <w:r w:rsidR="009D6ECB">
        <w:fldChar w:fldCharType="end"/>
      </w:r>
      <w:r w:rsidR="002225FF">
        <w:t xml:space="preserve">, </w:t>
      </w:r>
      <w:r w:rsidR="00160C43">
        <w:t>three</w:t>
      </w:r>
      <w:r w:rsidR="002225FF">
        <w:t xml:space="preserve"> </w:t>
      </w:r>
      <w:r w:rsidR="00896491">
        <w:t>examined</w:t>
      </w:r>
      <w:r w:rsidR="002225FF">
        <w:t xml:space="preserve"> </w:t>
      </w:r>
      <w:r w:rsidR="00957820">
        <w:t xml:space="preserve">maternal </w:t>
      </w:r>
      <w:r w:rsidR="002225FF">
        <w:t xml:space="preserve">smoking status </w:t>
      </w:r>
      <w:r w:rsidR="002225FF">
        <w:fldChar w:fldCharType="begin">
          <w:fldData xml:space="preserve">PEVuZE5vdGU+PENpdGU+PEF1dGhvcj5BbGJlcnM8L0F1dGhvcj48WWVhcj4yMDE4PC9ZZWFyPjxS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=
</w:fldData>
        </w:fldChar>
      </w:r>
      <w:r w:rsidR="00CC639E">
        <w:instrText xml:space="preserve"> ADDIN EN.CITE </w:instrText>
      </w:r>
      <w:r w:rsidR="00CC639E">
        <w:fldChar w:fldCharType="begin">
          <w:fldData xml:space="preserve">PEVuZE5vdGU+PENpdGU+PEF1dGhvcj5BbGJlcnM8L0F1dGhvcj48WWVhcj4yMDE4PC9ZZWFyPjxS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=
</w:fldData>
        </w:fldChar>
      </w:r>
      <w:r w:rsidR="00CC639E">
        <w:instrText xml:space="preserve"> ADDIN EN.CITE.DATA </w:instrText>
      </w:r>
      <w:r w:rsidR="00CC639E">
        <w:fldChar w:fldCharType="end"/>
      </w:r>
      <w:r w:rsidR="002225FF">
        <w:fldChar w:fldCharType="separate"/>
      </w:r>
      <w:r w:rsidR="00B07A03" w:rsidRPr="00B07A03">
        <w:rPr>
          <w:noProof/>
          <w:vertAlign w:val="superscript"/>
        </w:rPr>
        <w:t>30,34,40</w:t>
      </w:r>
      <w:r w:rsidR="002225FF">
        <w:fldChar w:fldCharType="end"/>
      </w:r>
      <w:r w:rsidR="002225FF">
        <w:t xml:space="preserve">, </w:t>
      </w:r>
      <w:r w:rsidR="00160C43">
        <w:t xml:space="preserve">two </w:t>
      </w:r>
      <w:r w:rsidR="000E25A9">
        <w:t>considered</w:t>
      </w:r>
      <w:r w:rsidR="00160C43">
        <w:t xml:space="preserve"> mode of </w:t>
      </w:r>
      <w:r w:rsidR="00957820">
        <w:t xml:space="preserve">birth </w:t>
      </w:r>
      <w:r w:rsidR="00160C43">
        <w:fldChar w:fldCharType="begin">
          <w:fldData xml:space="preserve">PEVuZE5vdGU+PENpdGU+PEF1dGhvcj5TbWl0aGVyczwvQXV0aG9yPjxZZWFyPjIwMTc8L1llYXI+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</w:fldData>
        </w:fldChar>
      </w:r>
      <w:r w:rsidR="00A43BE5">
        <w:instrText xml:space="preserve"> ADDIN EN.CITE </w:instrText>
      </w:r>
      <w:r w:rsidR="00A43BE5">
        <w:fldChar w:fldCharType="begin">
          <w:fldData xml:space="preserve">PEVuZE5vdGU+PENpdGU+PEF1dGhvcj5TbWl0aGVyczwvQXV0aG9yPjxZZWFyPjIwMTc8L1llYXI+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</w:fldData>
        </w:fldChar>
      </w:r>
      <w:r w:rsidR="00A43BE5">
        <w:instrText xml:space="preserve"> ADDIN EN.CITE.DATA </w:instrText>
      </w:r>
      <w:r w:rsidR="00A43BE5">
        <w:fldChar w:fldCharType="end"/>
      </w:r>
      <w:r w:rsidR="00160C43">
        <w:fldChar w:fldCharType="separate"/>
      </w:r>
      <w:r w:rsidR="00B07A03" w:rsidRPr="00B07A03">
        <w:rPr>
          <w:noProof/>
          <w:vertAlign w:val="superscript"/>
        </w:rPr>
        <w:t>36,38</w:t>
      </w:r>
      <w:r w:rsidR="00160C43">
        <w:fldChar w:fldCharType="end"/>
      </w:r>
      <w:r w:rsidR="001D5F49">
        <w:t xml:space="preserve"> and four</w:t>
      </w:r>
      <w:r w:rsidR="000E25A9">
        <w:t xml:space="preserve"> t</w:t>
      </w:r>
      <w:r w:rsidR="00160C43">
        <w:t>he length of t</w:t>
      </w:r>
      <w:r w:rsidR="002225FF">
        <w:t xml:space="preserve">he interpregnancy interval </w:t>
      </w:r>
      <w:r w:rsidR="002225FF">
        <w:fldChar w:fldCharType="begin">
          <w:fldData xml:space="preserve">PEVuZE5vdGU+PENpdGU+PEF1dGhvcj5CYXJjbGF5PC9BdXRob3I+PFllYXI+MjAxODwvWWVhcj48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</w:fldData>
        </w:fldChar>
      </w:r>
      <w:r w:rsidR="00A43BE5">
        <w:instrText xml:space="preserve"> ADDIN EN.CITE </w:instrText>
      </w:r>
      <w:r w:rsidR="00A43BE5">
        <w:fldChar w:fldCharType="begin">
          <w:fldData xml:space="preserve">PEVuZE5vdGU+PENpdGU+PEF1dGhvcj5CYXJjbGF5PC9BdXRob3I+PFllYXI+MjAxODwvWWVhcj48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</w:fldData>
        </w:fldChar>
      </w:r>
      <w:r w:rsidR="00A43BE5">
        <w:instrText xml:space="preserve"> ADDIN EN.CITE.DATA </w:instrText>
      </w:r>
      <w:r w:rsidR="00A43BE5">
        <w:fldChar w:fldCharType="end"/>
      </w:r>
      <w:r w:rsidR="002225FF">
        <w:fldChar w:fldCharType="separate"/>
      </w:r>
      <w:r w:rsidR="00B07A03" w:rsidRPr="00B07A03">
        <w:rPr>
          <w:noProof/>
          <w:vertAlign w:val="superscript"/>
        </w:rPr>
        <w:t>31-33,35</w:t>
      </w:r>
      <w:r w:rsidR="002225FF">
        <w:fldChar w:fldCharType="end"/>
      </w:r>
      <w:r w:rsidR="00160C43">
        <w:t>.</w:t>
      </w:r>
      <w:r w:rsidR="000974CC">
        <w:t xml:space="preserve">  </w:t>
      </w:r>
      <w:r w:rsidR="001D5F49">
        <w:t>Further study characteristics are detailed in Table 1.</w:t>
      </w:r>
      <w:r w:rsidR="00552A56">
        <w:t xml:space="preserve">  Associations between change in exposures and the risk of offspring adiposity are summarised in Table 2.  </w:t>
      </w:r>
      <w:r w:rsidR="00D632C1">
        <w:t>A summary of the statistical analysis</w:t>
      </w:r>
      <w:r w:rsidR="00CE7E9E">
        <w:t xml:space="preserve"> undertaken</w:t>
      </w:r>
      <w:r w:rsidR="00D632C1">
        <w:t>, adjustments made and significant results reported in each study is given in Table 3.</w:t>
      </w:r>
    </w:p>
    <w:p w14:paraId="46B59246" w14:textId="1C9EA6E9" w:rsidR="003071D5" w:rsidRDefault="003071D5" w:rsidP="00093949">
      <w:pPr>
        <w:pStyle w:val="Heading3"/>
        <w:spacing w:line="480" w:lineRule="auto"/>
      </w:pPr>
      <w:r>
        <w:t>Characteristics of the included studies</w:t>
      </w:r>
    </w:p>
    <w:p w14:paraId="23862F4F" w14:textId="58BABA93" w:rsidR="00DD2691" w:rsidRDefault="006311F5" w:rsidP="00AB0B1C">
      <w:pPr>
        <w:spacing w:line="480" w:lineRule="auto"/>
      </w:pPr>
      <w:r>
        <w:t xml:space="preserve">Table 1 </w:t>
      </w:r>
      <w:r w:rsidR="00645045">
        <w:t>summarises the included studies.  With t</w:t>
      </w:r>
      <w:r w:rsidR="00DD2691">
        <w:t>he exception of</w:t>
      </w:r>
      <w:r w:rsidR="00093949">
        <w:t xml:space="preserve"> </w:t>
      </w:r>
      <w:r w:rsidR="004C3209">
        <w:t>the</w:t>
      </w:r>
      <w:r w:rsidR="00DD2691">
        <w:t xml:space="preserve"> individual patient data meta-analysis </w:t>
      </w:r>
      <w:r w:rsidR="00DD2691">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rsidR="00DD2691">
        <w:fldChar w:fldCharType="separate"/>
      </w:r>
      <w:r w:rsidR="00B07A03" w:rsidRPr="00B07A03">
        <w:rPr>
          <w:noProof/>
          <w:vertAlign w:val="superscript"/>
        </w:rPr>
        <w:t>40</w:t>
      </w:r>
      <w:r w:rsidR="00DD2691">
        <w:fldChar w:fldCharType="end"/>
      </w:r>
      <w:r w:rsidR="00DD2691">
        <w:t>, all included studies use data from cohorts</w:t>
      </w:r>
      <w:r w:rsidR="00F37A8F">
        <w:t xml:space="preserve"> </w:t>
      </w:r>
      <w:r w:rsidR="00937CFF">
        <w:fldChar w:fldCharType="begin">
          <w:fldData xml:space="preserve">PEVuZE5vdGU+PENpdGU+PEF1dGhvcj5BZGFuZTwvQXV0aG9yPjxZZWFyPjIwMTg8L1llYXI+PFJl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SwzMiwzMywzNSwzODwvc3R5bGU+PC9EaXNwbGF5VGV4dD48cmVjb3JkPjxyZWMtbnVtYmVyPjI2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</w:fldData>
        </w:fldChar>
      </w:r>
      <w:r w:rsidR="00A43BE5">
        <w:instrText xml:space="preserve"> ADDIN EN.CITE.DATA </w:instrText>
      </w:r>
      <w:r w:rsidR="00A43BE5">
        <w:fldChar w:fldCharType="end"/>
      </w:r>
      <w:r w:rsidR="00937CFF">
        <w:fldChar w:fldCharType="separate"/>
      </w:r>
      <w:r w:rsidR="00B07A03" w:rsidRPr="00B07A03">
        <w:rPr>
          <w:noProof/>
          <w:vertAlign w:val="superscript"/>
        </w:rPr>
        <w:t>29,32,33,35,38</w:t>
      </w:r>
      <w:r w:rsidR="00937CFF">
        <w:fldChar w:fldCharType="end"/>
      </w:r>
      <w:r w:rsidR="00DD2691">
        <w:t xml:space="preserve"> and data-linkage</w:t>
      </w:r>
      <w:r w:rsidR="00703DB3">
        <w:t xml:space="preserve"> studies </w:t>
      </w:r>
      <w:r w:rsidR="00937CFF">
        <w:fldChar w:fldCharType="begin">
          <w:fldData xml:space="preserve">PEVuZE5vdGU+PENpdGU+PEF1dGhvcj5BdWNvdHQ8L0F1dGhvcj48WWVhcj4yMDE3PC9ZZWFyPjxS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Q2l0ZT48QXV0aG9yPlNtaXRoZXJzPC9BdXRob3I+PFll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</w:fldData>
        </w:fldChar>
      </w:r>
      <w:r w:rsidR="00CC639E">
        <w:instrText xml:space="preserve"> ADDIN EN.CITE </w:instrText>
      </w:r>
      <w:r w:rsidR="00CC639E">
        <w:fldChar w:fldCharType="begin">
          <w:fldData xml:space="preserve">PEVuZE5vdGU+PENpdGU+PEF1dGhvcj5BdWNvdHQ8L0F1dGhvcj48WWVhcj4yMDE3PC9ZZWFyPjxS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Q2l0ZT48QXV0aG9yPlNtaXRoZXJzPC9BdXRob3I+PFll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</w:fldData>
        </w:fldChar>
      </w:r>
      <w:r w:rsidR="00CC639E">
        <w:instrText xml:space="preserve"> ADDIN EN.CITE.DATA </w:instrText>
      </w:r>
      <w:r w:rsidR="00CC639E">
        <w:fldChar w:fldCharType="end"/>
      </w:r>
      <w:r w:rsidR="00937CFF">
        <w:fldChar w:fldCharType="separate"/>
      </w:r>
      <w:r w:rsidR="00B07A03" w:rsidRPr="00B07A03">
        <w:rPr>
          <w:noProof/>
          <w:vertAlign w:val="superscript"/>
        </w:rPr>
        <w:t>30,31,34,36,37</w:t>
      </w:r>
      <w:r w:rsidR="00937CFF">
        <w:fldChar w:fldCharType="end"/>
      </w:r>
      <w:r w:rsidR="006B7D22">
        <w:t xml:space="preserve"> </w:t>
      </w:r>
      <w:r w:rsidR="00F37A8F">
        <w:t xml:space="preserve">.  </w:t>
      </w:r>
      <w:r w:rsidR="00325769">
        <w:t>The</w:t>
      </w:r>
      <w:r w:rsidR="00483DCF">
        <w:t>se</w:t>
      </w:r>
      <w:r w:rsidR="00325769">
        <w:t xml:space="preserve"> studies showed considerable variation in terms of the exposure and outcome measurements.</w:t>
      </w:r>
    </w:p>
    <w:p w14:paraId="321AC411" w14:textId="717B3CB6" w:rsidR="00D7286C" w:rsidRDefault="00483DCF" w:rsidP="00093949">
      <w:pPr>
        <w:spacing w:line="480" w:lineRule="auto"/>
      </w:pPr>
      <w:r>
        <w:t xml:space="preserve">Studies where the exposure was interpregnancy weight change </w:t>
      </w:r>
      <w:r>
        <w:fldChar w:fldCharType="begin">
          <w:fldData xml:space="preserve">PEVuZE5vdGU+PENpdGU+PEF1dGhvcj5BZGFuZTwvQXV0aG9yPjxZZWFyPjIwMTg8L1llYXI+PFJl
Y051bT4yNjY8L1JlY051bT48RGlzcGxheVRleHQ+PHN0eWxlIGZhY2U9InN1cGVyc2NyaXB0Ij4y
OSwzMCwzNz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V2lsbG1lcjwvQXV0aG9yPjxZZWFy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SwzMCwzNz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V2lsbG1lcjwvQXV0aG9yPjxZZWFy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</w:fldData>
        </w:fldChar>
      </w:r>
      <w:r w:rsidR="00A43BE5">
        <w:instrText xml:space="preserve"> ADDIN EN.CITE.DATA </w:instrText>
      </w:r>
      <w:r w:rsidR="00A43BE5">
        <w:fldChar w:fldCharType="end"/>
      </w:r>
      <w:r>
        <w:fldChar w:fldCharType="separate"/>
      </w:r>
      <w:r w:rsidR="00B07A03" w:rsidRPr="00B07A03">
        <w:rPr>
          <w:noProof/>
          <w:vertAlign w:val="superscript"/>
        </w:rPr>
        <w:t>29,30,37</w:t>
      </w:r>
      <w:r>
        <w:fldChar w:fldCharType="end"/>
      </w:r>
      <w:r>
        <w:t xml:space="preserve">, smoking status </w:t>
      </w:r>
      <w:r>
        <w:fldChar w:fldCharType="begin">
          <w:fldData xml:space="preserve">PEVuZE5vdGU+PENpdGU+PEF1dGhvcj5BbGJlcnM8L0F1dGhvcj48WWVhcj4yMDE4PC9ZZWFyPjxS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=
</w:fldData>
        </w:fldChar>
      </w:r>
      <w:r w:rsidR="00CC639E">
        <w:instrText xml:space="preserve"> ADDIN EN.CITE </w:instrText>
      </w:r>
      <w:r w:rsidR="00CC639E">
        <w:fldChar w:fldCharType="begin">
          <w:fldData xml:space="preserve">PEVuZE5vdGU+PENpdGU+PEF1dGhvcj5BbGJlcnM8L0F1dGhvcj48WWVhcj4yMDE4PC9ZZWFyPjxS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=
</w:fldData>
        </w:fldChar>
      </w:r>
      <w:r w:rsidR="00CC639E">
        <w:instrText xml:space="preserve"> ADDIN EN.CITE.DATA </w:instrText>
      </w:r>
      <w:r w:rsidR="00CC639E">
        <w:fldChar w:fldCharType="end"/>
      </w:r>
      <w:r>
        <w:fldChar w:fldCharType="separate"/>
      </w:r>
      <w:r w:rsidR="00B07A03" w:rsidRPr="00B07A03">
        <w:rPr>
          <w:noProof/>
          <w:vertAlign w:val="superscript"/>
        </w:rPr>
        <w:t>30,34,40</w:t>
      </w:r>
      <w:r>
        <w:fldChar w:fldCharType="end"/>
      </w:r>
      <w:r>
        <w:t xml:space="preserve"> or mode of </w:t>
      </w:r>
      <w:r w:rsidR="00527125">
        <w:t xml:space="preserve">birth </w:t>
      </w:r>
      <w:r>
        <w:fldChar w:fldCharType="begin">
          <w:fldData xml:space="preserve">PEVuZE5vdGU+PENpdGU+PEF1dGhvcj5TbWl0aGVyczwvQXV0aG9yPjxZZWFyPjIwMTc8L1llYXI+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</w:fldData>
        </w:fldChar>
      </w:r>
      <w:r w:rsidR="00A43BE5">
        <w:instrText xml:space="preserve"> ADDIN EN.CITE </w:instrText>
      </w:r>
      <w:r w:rsidR="00A43BE5">
        <w:fldChar w:fldCharType="begin">
          <w:fldData xml:space="preserve">PEVuZE5vdGU+PENpdGU+PEF1dGhvcj5TbWl0aGVyczwvQXV0aG9yPjxZZWFyPjIwMTc8L1llYXI+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</w:fldData>
        </w:fldChar>
      </w:r>
      <w:r w:rsidR="00A43BE5">
        <w:instrText xml:space="preserve"> ADDIN EN.CITE.DATA </w:instrText>
      </w:r>
      <w:r w:rsidR="00A43BE5">
        <w:fldChar w:fldCharType="end"/>
      </w:r>
      <w:r>
        <w:fldChar w:fldCharType="separate"/>
      </w:r>
      <w:r w:rsidR="00B07A03" w:rsidRPr="00B07A03">
        <w:rPr>
          <w:noProof/>
          <w:vertAlign w:val="superscript"/>
        </w:rPr>
        <w:t>36,38</w:t>
      </w:r>
      <w:r>
        <w:fldChar w:fldCharType="end"/>
      </w:r>
      <w:r>
        <w:t xml:space="preserve"> had </w:t>
      </w:r>
      <w:r w:rsidR="00865620">
        <w:t xml:space="preserve">a </w:t>
      </w:r>
      <w:r>
        <w:t xml:space="preserve">measurement taken during Period 1 and </w:t>
      </w:r>
      <w:r w:rsidR="00865620">
        <w:t xml:space="preserve">a further measurement in </w:t>
      </w:r>
      <w:r>
        <w:t>Period 2, as d</w:t>
      </w:r>
      <w:r w:rsidR="00645045">
        <w:t xml:space="preserve">efined above </w:t>
      </w:r>
      <w:r w:rsidR="005D0937">
        <w:t>(</w:t>
      </w:r>
      <w:r w:rsidR="009A354F">
        <w:t>Figure 1</w:t>
      </w:r>
      <w:r w:rsidR="005D0937">
        <w:t>)</w:t>
      </w:r>
      <w:r>
        <w:t xml:space="preserve">.  </w:t>
      </w:r>
      <w:r w:rsidR="00591E6C">
        <w:t>Most</w:t>
      </w:r>
      <w:r>
        <w:t xml:space="preserve"> studies included </w:t>
      </w:r>
      <w:r w:rsidR="00F37A8F">
        <w:t xml:space="preserve">only </w:t>
      </w:r>
      <w:r>
        <w:t>one time-point for outcome measurement</w:t>
      </w:r>
      <w:r w:rsidR="00EE115C">
        <w:t xml:space="preserve"> and t</w:t>
      </w:r>
      <w:r w:rsidR="00645045">
        <w:t>he timings</w:t>
      </w:r>
      <w:r>
        <w:t xml:space="preserve"> varied by study</w:t>
      </w:r>
      <w:r w:rsidR="00EE115C">
        <w:t>; t</w:t>
      </w:r>
      <w:r w:rsidR="002C6998">
        <w:t xml:space="preserve">he youngest mean age </w:t>
      </w:r>
      <w:r w:rsidR="00865620">
        <w:t xml:space="preserve">for offspring </w:t>
      </w:r>
      <w:r w:rsidR="00EE115C">
        <w:t>was</w:t>
      </w:r>
      <w:r w:rsidR="002C6998">
        <w:t xml:space="preserve"> 19 months </w:t>
      </w:r>
      <w:r w:rsidR="002C6998">
        <w:fldChar w:fldCharType="begin">
          <w:fldData xml:space="preserve">PEVuZE5vdGU+PENpdGU+PEF1dGhvcj5IdXR0bHk8L0F1dGhvcj48WWVhcj4xOTkyPC9ZZWFyPjxS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</w:fldData>
        </w:fldChar>
      </w:r>
      <w:r w:rsidR="00A43BE5">
        <w:instrText xml:space="preserve"> ADDIN EN.CITE </w:instrText>
      </w:r>
      <w:r w:rsidR="00A43BE5">
        <w:fldChar w:fldCharType="begin">
          <w:fldData xml:space="preserve">PEVuZE5vdGU+PENpdGU+PEF1dGhvcj5IdXR0bHk8L0F1dGhvcj48WWVhcj4xOTkyPC9ZZWFyPjxS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</w:fldData>
        </w:fldChar>
      </w:r>
      <w:r w:rsidR="00A43BE5">
        <w:instrText xml:space="preserve"> ADDIN EN.CITE.DATA </w:instrText>
      </w:r>
      <w:r w:rsidR="00A43BE5">
        <w:fldChar w:fldCharType="end"/>
      </w:r>
      <w:r w:rsidR="002C6998">
        <w:fldChar w:fldCharType="separate"/>
      </w:r>
      <w:r w:rsidR="00B07A03" w:rsidRPr="00B07A03">
        <w:rPr>
          <w:noProof/>
          <w:vertAlign w:val="superscript"/>
        </w:rPr>
        <w:t>33</w:t>
      </w:r>
      <w:r w:rsidR="002C6998">
        <w:fldChar w:fldCharType="end"/>
      </w:r>
      <w:r w:rsidR="002C6998">
        <w:t xml:space="preserve"> and the highest 30.2 years </w:t>
      </w:r>
      <w:r w:rsidR="002C6998">
        <w:fldChar w:fldCharType="begin"/>
      </w:r>
      <w:r w:rsidR="00A43BE5">
        <w:instrText xml:space="preserve"> ADDIN EN.CITE &lt;EndNote&gt;&lt;Cite&gt;&lt;Author&gt;Devakumar&lt;/Author&gt;&lt;Year&gt;2016&lt;/Year&gt;&lt;RecNum&gt;274&lt;/RecNum&gt;&lt;DisplayText&gt;&lt;style face="superscript"&gt;32&lt;/style&gt;&lt;/DisplayText&gt;&lt;record&gt;&lt;rec-number&gt;274&lt;/rec-number&gt;&lt;foreign-keys&gt;&lt;key app="EN" db-id="090zsf9wavded3e0azrxv2vc5r90sv920vvp" timestamp="1575972943"&gt;274&lt;/key&gt;&lt;/foreign-keys&gt;&lt;ref-type name="Journal Article"&gt;17&lt;/ref-type&gt;&lt;contributors&gt;&lt;authors&gt;&lt;author&gt;Devakumar, D.&lt;/author&gt;&lt;author&gt;Hallal, P. C.&lt;/author&gt;&lt;author&gt;Horta, B. L.&lt;/author&gt;&lt;author&gt;Barros, F. C.&lt;/author&gt;&lt;author&gt;Wells, J. C. K.&lt;/author&gt;&lt;/authors&gt;&lt;/contributors&gt;&lt;titles&gt;&lt;title&gt;Association between Birth Interval and Cardiovascular Outcomes at 30 Years of Age: A Prospective Cohort Study from Brazil&lt;/title&gt;&lt;secondary-title&gt;Plos One&lt;/secondary-title&gt;&lt;/titles&gt;&lt;periodical&gt;&lt;full-title&gt;PLOS ONE&lt;/full-title&gt;&lt;/periodical&gt;&lt;volume&gt;11&lt;/volume&gt;&lt;number&gt;2&lt;/number&gt;&lt;keywords&gt;&lt;keyword&gt;Cohort Studies&lt;/keyword&gt;&lt;keyword&gt;Brazil&lt;/keyword&gt;&lt;/keywords&gt;&lt;dates&gt;&lt;year&gt;2016&lt;/year&gt;&lt;pub-dates&gt;&lt;date&gt;Feb&lt;/date&gt;&lt;/pub-dates&gt;&lt;/dates&gt;&lt;isbn&gt;1932-6203&lt;/isbn&gt;&lt;accession-num&gt;WOS:000371221500023&lt;/accession-num&gt;&lt;urls&gt;&lt;related-urls&gt;&lt;url&gt;&amp;lt;Go to ISI&amp;gt;://WOS:000371221500023&lt;/url&gt;&lt;/related-urls&gt;&lt;/urls&gt;&lt;custom1&gt;RAYYAN-INCLUSION: {&amp;quot;Elizabeth&amp;quot;=&amp;gt;&amp;quot;Included&amp;quot;}&lt;/custom1&gt;&lt;/record&gt;&lt;/Cite&gt;&lt;/EndNote&gt;</w:instrText>
      </w:r>
      <w:r w:rsidR="002C6998">
        <w:fldChar w:fldCharType="separate"/>
      </w:r>
      <w:r w:rsidR="00B07A03" w:rsidRPr="00B07A03">
        <w:rPr>
          <w:noProof/>
          <w:vertAlign w:val="superscript"/>
        </w:rPr>
        <w:t>32</w:t>
      </w:r>
      <w:r w:rsidR="002C6998">
        <w:fldChar w:fldCharType="end"/>
      </w:r>
      <w:r w:rsidR="002C6998">
        <w:t xml:space="preserve">.  Both </w:t>
      </w:r>
      <w:r w:rsidR="000D254C">
        <w:t xml:space="preserve">of </w:t>
      </w:r>
      <w:r w:rsidR="005961B1">
        <w:t>these</w:t>
      </w:r>
      <w:r w:rsidR="00865620">
        <w:t xml:space="preserve"> </w:t>
      </w:r>
      <w:r w:rsidR="002C6998">
        <w:t>studies</w:t>
      </w:r>
      <w:r w:rsidR="005961B1">
        <w:t xml:space="preserve"> </w:t>
      </w:r>
      <w:r w:rsidR="005961B1">
        <w:fldChar w:fldCharType="begin">
          <w:fldData xml:space="preserve">PEVuZE5vdGU+PENpdGU+PEF1dGhvcj5IdXR0bHk8L0F1dGhvcj48WWVhcj4xOTkyPC9ZZWFyPjxS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</w:fldData>
        </w:fldChar>
      </w:r>
      <w:r w:rsidR="00A43BE5">
        <w:instrText xml:space="preserve"> ADDIN EN.CITE </w:instrText>
      </w:r>
      <w:r w:rsidR="00A43BE5">
        <w:fldChar w:fldCharType="begin">
          <w:fldData xml:space="preserve">PEVuZE5vdGU+PENpdGU+PEF1dGhvcj5IdXR0bHk8L0F1dGhvcj48WWVhcj4xOTkyPC9ZZWFyPjxS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</w:fldData>
        </w:fldChar>
      </w:r>
      <w:r w:rsidR="00A43BE5">
        <w:instrText xml:space="preserve"> ADDIN EN.CITE.DATA </w:instrText>
      </w:r>
      <w:r w:rsidR="00A43BE5">
        <w:fldChar w:fldCharType="end"/>
      </w:r>
      <w:r w:rsidR="005961B1">
        <w:fldChar w:fldCharType="separate"/>
      </w:r>
      <w:r w:rsidR="00B07A03" w:rsidRPr="00B07A03">
        <w:rPr>
          <w:noProof/>
          <w:vertAlign w:val="superscript"/>
        </w:rPr>
        <w:t>32,33</w:t>
      </w:r>
      <w:r w:rsidR="005961B1">
        <w:fldChar w:fldCharType="end"/>
      </w:r>
      <w:r w:rsidR="002C6998">
        <w:t xml:space="preserve"> follow</w:t>
      </w:r>
      <w:r w:rsidR="00FB14B0">
        <w:t xml:space="preserve">ed </w:t>
      </w:r>
      <w:r w:rsidR="002C6998">
        <w:t xml:space="preserve">children </w:t>
      </w:r>
      <w:r w:rsidR="005961B1">
        <w:t>whose</w:t>
      </w:r>
      <w:r w:rsidR="002C6998">
        <w:t xml:space="preserve"> mothers</w:t>
      </w:r>
      <w:r w:rsidR="00703DB3">
        <w:t xml:space="preserve"> formed part of the </w:t>
      </w:r>
      <w:r w:rsidR="002C6998">
        <w:t xml:space="preserve">1982 Pelotas (Brazil) Birth Cohort Study </w:t>
      </w:r>
      <w:r w:rsidR="002C6998">
        <w:fldChar w:fldCharType="begin">
          <w:fldData xml:space="preserve">PEVuZE5vdGU+PENpdGU+PEF1dGhvcj5CYXJyb3M8L0F1dGhvcj48WWVhcj4yMDA4PC9ZZWFyPjxS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==
</w:fldData>
        </w:fldChar>
      </w:r>
      <w:r w:rsidR="00B07A03">
        <w:instrText xml:space="preserve"> ADDIN EN.CITE </w:instrText>
      </w:r>
      <w:r w:rsidR="00B07A03">
        <w:fldChar w:fldCharType="begin">
          <w:fldData xml:space="preserve">PEVuZE5vdGU+PENpdGU+PEF1dGhvcj5CYXJyb3M8L0F1dGhvcj48WWVhcj4yMDA4PC9ZZWFyPjxS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==
</w:fldData>
        </w:fldChar>
      </w:r>
      <w:r w:rsidR="00B07A03">
        <w:instrText xml:space="preserve"> ADDIN EN.CITE.DATA </w:instrText>
      </w:r>
      <w:r w:rsidR="00B07A03">
        <w:fldChar w:fldCharType="end"/>
      </w:r>
      <w:r w:rsidR="002C6998">
        <w:fldChar w:fldCharType="separate"/>
      </w:r>
      <w:r w:rsidR="00B07A03" w:rsidRPr="00B07A03">
        <w:rPr>
          <w:noProof/>
          <w:vertAlign w:val="superscript"/>
        </w:rPr>
        <w:t>42</w:t>
      </w:r>
      <w:r w:rsidR="002C6998">
        <w:fldChar w:fldCharType="end"/>
      </w:r>
      <w:r w:rsidR="00591E6C">
        <w:t xml:space="preserve">.  One study </w:t>
      </w:r>
      <w:r w:rsidR="00DE3B4A">
        <w:t xml:space="preserve">from America followed </w:t>
      </w:r>
      <w:r w:rsidR="00F37A8F">
        <w:t>offspring from age</w:t>
      </w:r>
      <w:r w:rsidR="00B255F9">
        <w:t>s</w:t>
      </w:r>
      <w:r w:rsidR="00F37A8F">
        <w:t xml:space="preserve"> 9-14 years through age</w:t>
      </w:r>
      <w:r w:rsidR="00B255F9">
        <w:t>s</w:t>
      </w:r>
      <w:r w:rsidR="00F37A8F">
        <w:t xml:space="preserve"> 20-28 years, </w:t>
      </w:r>
      <w:r w:rsidR="00B255F9">
        <w:t>considering</w:t>
      </w:r>
      <w:r w:rsidR="00E301C0">
        <w:t xml:space="preserve"> annual time-points </w:t>
      </w:r>
      <w:r w:rsidR="00B255F9">
        <w:t xml:space="preserve">for 5 years and biennial </w:t>
      </w:r>
      <w:r w:rsidR="00143A7E">
        <w:t>time points</w:t>
      </w:r>
      <w:r w:rsidR="004E26C9">
        <w:t xml:space="preserve"> </w:t>
      </w:r>
      <w:r w:rsidR="004E26C9">
        <w:lastRenderedPageBreak/>
        <w:t>ther</w:t>
      </w:r>
      <w:r w:rsidR="00DA0CE1">
        <w:t>e</w:t>
      </w:r>
      <w:r w:rsidR="004E26C9">
        <w:t>after</w:t>
      </w:r>
      <w:r w:rsidR="00F37A8F">
        <w:t xml:space="preserve"> </w:t>
      </w:r>
      <w:r w:rsidR="00DA0CE1">
        <w:t xml:space="preserve"> </w:t>
      </w:r>
      <w:r w:rsidR="00317AF1">
        <w:fldChar w:fldCharType="begin"/>
      </w:r>
      <w:r w:rsidR="00A43BE5">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rsidR="00317AF1">
        <w:fldChar w:fldCharType="separate"/>
      </w:r>
      <w:r w:rsidR="00B07A03" w:rsidRPr="00B07A03">
        <w:rPr>
          <w:noProof/>
          <w:vertAlign w:val="superscript"/>
        </w:rPr>
        <w:t>38</w:t>
      </w:r>
      <w:r w:rsidR="00317AF1">
        <w:fldChar w:fldCharType="end"/>
      </w:r>
      <w:r w:rsidR="00317AF1">
        <w:t>.</w:t>
      </w:r>
      <w:r w:rsidR="00EE115C">
        <w:t xml:space="preserve">  </w:t>
      </w:r>
      <w:r w:rsidR="00D7286C">
        <w:t xml:space="preserve">One study </w:t>
      </w:r>
      <w:r w:rsidR="00DE3B4A">
        <w:t>from Sweden</w:t>
      </w:r>
      <w:r w:rsidR="006E0A24">
        <w:t xml:space="preserve"> used</w:t>
      </w:r>
      <w:r w:rsidR="00DE3B4A">
        <w:t xml:space="preserve"> </w:t>
      </w:r>
      <w:r w:rsidR="00D7286C">
        <w:t xml:space="preserve">measurements taken at </w:t>
      </w:r>
      <w:r w:rsidR="0084775F">
        <w:t xml:space="preserve">comprehensive health checks when the child was </w:t>
      </w:r>
      <w:r w:rsidR="00D7286C">
        <w:t xml:space="preserve">4 years of age </w:t>
      </w:r>
      <w:r w:rsidR="00B255F9">
        <w:t xml:space="preserve">and used these </w:t>
      </w:r>
      <w:r w:rsidR="00D7286C">
        <w:t xml:space="preserve">to predict BMI on the child’s </w:t>
      </w:r>
      <w:r w:rsidR="0084775F">
        <w:t xml:space="preserve">actual </w:t>
      </w:r>
      <w:r w:rsidR="00D7286C">
        <w:t>4</w:t>
      </w:r>
      <w:r w:rsidR="00D7286C" w:rsidRPr="00D7286C">
        <w:rPr>
          <w:vertAlign w:val="superscript"/>
        </w:rPr>
        <w:t>th</w:t>
      </w:r>
      <w:r w:rsidR="00D7286C">
        <w:t xml:space="preserve"> birthday </w:t>
      </w:r>
      <w:r w:rsidR="00D7286C">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instrText xml:space="preserve"> ADDIN EN.CITE </w:instrText>
      </w:r>
      <w:r w:rsidR="00A43BE5">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instrText xml:space="preserve"> ADDIN EN.CITE.DATA </w:instrText>
      </w:r>
      <w:r w:rsidR="00A43BE5">
        <w:fldChar w:fldCharType="end"/>
      </w:r>
      <w:r w:rsidR="00D7286C">
        <w:fldChar w:fldCharType="separate"/>
      </w:r>
      <w:r w:rsidR="00B07A03" w:rsidRPr="00B07A03">
        <w:rPr>
          <w:noProof/>
          <w:vertAlign w:val="superscript"/>
        </w:rPr>
        <w:t>37</w:t>
      </w:r>
      <w:r w:rsidR="00D7286C">
        <w:fldChar w:fldCharType="end"/>
      </w:r>
      <w:r w:rsidR="00D7286C">
        <w:t xml:space="preserve">.  </w:t>
      </w:r>
      <w:r w:rsidR="00EE115C">
        <w:t xml:space="preserve">Two studies utilised Swedish conscription data and only include outcome measurements for males </w:t>
      </w:r>
      <w:r w:rsidR="00EE115C">
        <w:fldChar w:fldCharType="begin">
          <w:fldData xml:space="preserve">PEVuZE5vdGU+PENpdGU+PEF1dGhvcj5CYXJjbGF5PC9BdXRob3I+PFllYXI+MjAxODwvWWVhcj48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</w:fldData>
        </w:fldChar>
      </w:r>
      <w:r w:rsidR="00CC639E">
        <w:instrText xml:space="preserve"> ADDIN EN.CITE </w:instrText>
      </w:r>
      <w:r w:rsidR="00CC639E">
        <w:fldChar w:fldCharType="begin">
          <w:fldData xml:space="preserve">PEVuZE5vdGU+PENpdGU+PEF1dGhvcj5CYXJjbGF5PC9BdXRob3I+PFllYXI+MjAxODwvWWVhcj48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</w:fldData>
        </w:fldChar>
      </w:r>
      <w:r w:rsidR="00CC639E">
        <w:instrText xml:space="preserve"> ADDIN EN.CITE.DATA </w:instrText>
      </w:r>
      <w:r w:rsidR="00CC639E">
        <w:fldChar w:fldCharType="end"/>
      </w:r>
      <w:r w:rsidR="00EE115C">
        <w:fldChar w:fldCharType="separate"/>
      </w:r>
      <w:r w:rsidR="00B07A03" w:rsidRPr="00B07A03">
        <w:rPr>
          <w:noProof/>
          <w:vertAlign w:val="superscript"/>
        </w:rPr>
        <w:t>31,34</w:t>
      </w:r>
      <w:r w:rsidR="00EE115C">
        <w:fldChar w:fldCharType="end"/>
      </w:r>
      <w:r w:rsidR="00D7286C">
        <w:t>.</w:t>
      </w:r>
    </w:p>
    <w:p w14:paraId="53AE8F83" w14:textId="647D2247" w:rsidR="00483DCF" w:rsidRDefault="0001171C" w:rsidP="005D2A83">
      <w:pPr>
        <w:spacing w:before="240" w:line="480" w:lineRule="auto"/>
      </w:pPr>
      <w:r>
        <w:t>Across the eleven studies t</w:t>
      </w:r>
      <w:r w:rsidR="00D7286C">
        <w:t xml:space="preserve">here </w:t>
      </w:r>
      <w:r w:rsidR="005E6397">
        <w:t>was one</w:t>
      </w:r>
      <w:r w:rsidR="00D7286C">
        <w:t xml:space="preserve"> </w:t>
      </w:r>
      <w:r w:rsidR="00B255F9">
        <w:t>categorical</w:t>
      </w:r>
      <w:r w:rsidR="006E0A24">
        <w:t xml:space="preserve"> and a number of continuous outcomes</w:t>
      </w:r>
      <w:r w:rsidR="00170E98">
        <w:t>.</w:t>
      </w:r>
      <w:r w:rsidR="002345A1">
        <w:t xml:space="preserve">  </w:t>
      </w:r>
      <w:r w:rsidR="00347ABF">
        <w:t>Three s</w:t>
      </w:r>
      <w:r w:rsidR="00937CFF">
        <w:t xml:space="preserve">tudies considered more than one </w:t>
      </w:r>
      <w:r w:rsidR="00347ABF">
        <w:t xml:space="preserve">relevant </w:t>
      </w:r>
      <w:r w:rsidR="00937CFF">
        <w:t xml:space="preserve">outcome </w:t>
      </w:r>
      <w:r w:rsidR="00347ABF">
        <w:fldChar w:fldCharType="begin">
          <w:fldData xml:space="preserve">PEVuZE5vdGU+PENpdGU+PEF1dGhvcj5BdWNvdHQ8L0F1dGhvcj48WWVhcj4yMDE3PC9ZZWFyPjxS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sMzIsMzc8L3N0eWxlPjwvRGlzcGxheVRleHQ+PHJlY29yZD48cmVjLW51bWJlcj4yNjg8L3Jl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</w:fldData>
        </w:fldChar>
      </w:r>
      <w:r w:rsidR="00A43BE5">
        <w:instrText xml:space="preserve"> ADDIN EN.CITE.DATA </w:instrText>
      </w:r>
      <w:r w:rsidR="00A43BE5">
        <w:fldChar w:fldCharType="end"/>
      </w:r>
      <w:r w:rsidR="00347ABF">
        <w:fldChar w:fldCharType="separate"/>
      </w:r>
      <w:r w:rsidR="00B07A03" w:rsidRPr="00B07A03">
        <w:rPr>
          <w:noProof/>
          <w:vertAlign w:val="superscript"/>
        </w:rPr>
        <w:t>30,32,37</w:t>
      </w:r>
      <w:r w:rsidR="00347ABF">
        <w:fldChar w:fldCharType="end"/>
      </w:r>
      <w:r w:rsidR="0072133E" w:rsidRPr="0072133E">
        <w:rPr>
          <w:rStyle w:val="CommentReference"/>
          <w:sz w:val="22"/>
          <w:szCs w:val="22"/>
        </w:rPr>
        <w:t xml:space="preserve"> </w:t>
      </w:r>
      <w:r w:rsidR="001743A1">
        <w:rPr>
          <w:rStyle w:val="CommentReference"/>
          <w:sz w:val="22"/>
          <w:szCs w:val="22"/>
        </w:rPr>
        <w:t>(</w:t>
      </w:r>
      <w:r w:rsidR="0072133E" w:rsidRPr="0072133E">
        <w:rPr>
          <w:rStyle w:val="CommentReference"/>
          <w:sz w:val="22"/>
          <w:szCs w:val="22"/>
        </w:rPr>
        <w:t>Table 1)</w:t>
      </w:r>
      <w:r w:rsidR="00347ABF">
        <w:t>.</w:t>
      </w:r>
      <w:r w:rsidR="000D254C">
        <w:t xml:space="preserve">  </w:t>
      </w:r>
      <w:r w:rsidR="00695E43">
        <w:t xml:space="preserve">For studies other than the meta-analysis </w:t>
      </w:r>
      <w:r w:rsidR="00695E43">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rsidR="00695E43">
        <w:fldChar w:fldCharType="separate"/>
      </w:r>
      <w:r w:rsidR="00B07A03" w:rsidRPr="00B07A03">
        <w:rPr>
          <w:noProof/>
          <w:vertAlign w:val="superscript"/>
        </w:rPr>
        <w:t>40</w:t>
      </w:r>
      <w:r w:rsidR="00695E43">
        <w:fldChar w:fldCharType="end"/>
      </w:r>
      <w:r w:rsidR="00695E43">
        <w:t xml:space="preserve">, </w:t>
      </w:r>
      <w:r w:rsidR="00F175DE">
        <w:t>the</w:t>
      </w:r>
      <w:r w:rsidR="000D254C">
        <w:t>se</w:t>
      </w:r>
      <w:r w:rsidR="00F175DE">
        <w:t xml:space="preserve"> </w:t>
      </w:r>
      <w:r w:rsidR="00695E43">
        <w:t>o</w:t>
      </w:r>
      <w:r w:rsidR="002345A1">
        <w:t>ut</w:t>
      </w:r>
      <w:r w:rsidR="00695E43">
        <w:t>c</w:t>
      </w:r>
      <w:r w:rsidR="002345A1">
        <w:t>ome measurement</w:t>
      </w:r>
      <w:r w:rsidR="002B4D95">
        <w:t>s</w:t>
      </w:r>
      <w:r w:rsidR="002345A1">
        <w:t xml:space="preserve"> </w:t>
      </w:r>
      <w:r w:rsidR="002B4D95">
        <w:t xml:space="preserve">were taken </w:t>
      </w:r>
      <w:r w:rsidR="00024357">
        <w:t xml:space="preserve">by school nurses </w:t>
      </w:r>
      <w:r w:rsidR="00024357">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024357">
        <w:fldChar w:fldCharType="separate"/>
      </w:r>
      <w:r w:rsidR="00B07A03" w:rsidRPr="00B07A03">
        <w:rPr>
          <w:noProof/>
          <w:vertAlign w:val="superscript"/>
        </w:rPr>
        <w:t>30</w:t>
      </w:r>
      <w:r w:rsidR="00024357">
        <w:fldChar w:fldCharType="end"/>
      </w:r>
      <w:r w:rsidR="00024357">
        <w:t xml:space="preserve">, military personnel </w:t>
      </w:r>
      <w:r w:rsidR="00024357">
        <w:fldChar w:fldCharType="begin">
          <w:fldData xml:space="preserve">PEVuZE5vdGU+PENpdGU+PEF1dGhvcj5CYXJjbGF5PC9BdXRob3I+PFllYXI+MjAxODwvWWVhcj48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</w:fldData>
        </w:fldChar>
      </w:r>
      <w:r w:rsidR="00CC639E">
        <w:instrText xml:space="preserve"> ADDIN EN.CITE </w:instrText>
      </w:r>
      <w:r w:rsidR="00CC639E">
        <w:fldChar w:fldCharType="begin">
          <w:fldData xml:space="preserve">PEVuZE5vdGU+PENpdGU+PEF1dGhvcj5CYXJjbGF5PC9BdXRob3I+PFllYXI+MjAxODwvWWVhcj48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</w:fldData>
        </w:fldChar>
      </w:r>
      <w:r w:rsidR="00CC639E">
        <w:instrText xml:space="preserve"> ADDIN EN.CITE.DATA </w:instrText>
      </w:r>
      <w:r w:rsidR="00CC639E">
        <w:fldChar w:fldCharType="end"/>
      </w:r>
      <w:r w:rsidR="00024357">
        <w:fldChar w:fldCharType="separate"/>
      </w:r>
      <w:r w:rsidR="00B07A03" w:rsidRPr="00B07A03">
        <w:rPr>
          <w:noProof/>
          <w:vertAlign w:val="superscript"/>
        </w:rPr>
        <w:t>31,34</w:t>
      </w:r>
      <w:r w:rsidR="00024357">
        <w:fldChar w:fldCharType="end"/>
      </w:r>
      <w:r w:rsidR="00024357">
        <w:t xml:space="preserve">, </w:t>
      </w:r>
      <w:r w:rsidR="00D7286C">
        <w:t xml:space="preserve"> </w:t>
      </w:r>
      <w:r w:rsidR="00024357">
        <w:t xml:space="preserve">research centre staff </w:t>
      </w:r>
      <w:r w:rsidR="00024357">
        <w:fldChar w:fldCharType="begin">
          <w:fldData xml:space="preserve">PEVuZE5vdGU+PENpdGU+PEF1dGhvcj5EZXZha3VtYXI8L0F1dGhvcj48WWVhcj4yMDE2PC9ZZWFy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</w:fldData>
        </w:fldChar>
      </w:r>
      <w:r w:rsidR="00A43BE5">
        <w:instrText xml:space="preserve"> ADDIN EN.CITE </w:instrText>
      </w:r>
      <w:r w:rsidR="00A43BE5">
        <w:fldChar w:fldCharType="begin">
          <w:fldData xml:space="preserve">PEVuZE5vdGU+PENpdGU+PEF1dGhvcj5EZXZha3VtYXI8L0F1dGhvcj48WWVhcj4yMDE2PC9ZZWFy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</w:fldData>
        </w:fldChar>
      </w:r>
      <w:r w:rsidR="00A43BE5">
        <w:instrText xml:space="preserve"> ADDIN EN.CITE.DATA </w:instrText>
      </w:r>
      <w:r w:rsidR="00A43BE5">
        <w:fldChar w:fldCharType="end"/>
      </w:r>
      <w:r w:rsidR="00024357">
        <w:fldChar w:fldCharType="separate"/>
      </w:r>
      <w:r w:rsidR="00B07A03" w:rsidRPr="00B07A03">
        <w:rPr>
          <w:noProof/>
          <w:vertAlign w:val="superscript"/>
        </w:rPr>
        <w:t>32,33</w:t>
      </w:r>
      <w:r w:rsidR="00024357">
        <w:fldChar w:fldCharType="end"/>
      </w:r>
      <w:r w:rsidR="00024357">
        <w:t xml:space="preserve">, clinic staff </w:t>
      </w:r>
      <w:r w:rsidR="00024357">
        <w:fldChar w:fldCharType="begin">
          <w:fldData xml:space="preserve">PEVuZE5vdGU+PENpdGU+PEF1dGhvcj5MaTwvQXV0aG9yPjxZZWFyPjIwMTg8L1llYXI+PFJlY051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</w:fldData>
        </w:fldChar>
      </w:r>
      <w:r w:rsidR="00A43BE5">
        <w:instrText xml:space="preserve"> ADDIN EN.CITE </w:instrText>
      </w:r>
      <w:r w:rsidR="00A43BE5">
        <w:fldChar w:fldCharType="begin">
          <w:fldData xml:space="preserve">PEVuZE5vdGU+PENpdGU+PEF1dGhvcj5MaTwvQXV0aG9yPjxZZWFyPjIwMTg8L1llYXI+PFJlY051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</w:fldData>
        </w:fldChar>
      </w:r>
      <w:r w:rsidR="00A43BE5">
        <w:instrText xml:space="preserve"> ADDIN EN.CITE.DATA </w:instrText>
      </w:r>
      <w:r w:rsidR="00A43BE5">
        <w:fldChar w:fldCharType="end"/>
      </w:r>
      <w:r w:rsidR="00024357">
        <w:fldChar w:fldCharType="separate"/>
      </w:r>
      <w:r w:rsidR="00B07A03" w:rsidRPr="00B07A03">
        <w:rPr>
          <w:noProof/>
          <w:vertAlign w:val="superscript"/>
        </w:rPr>
        <w:t>35,37</w:t>
      </w:r>
      <w:r w:rsidR="00024357">
        <w:fldChar w:fldCharType="end"/>
      </w:r>
      <w:r w:rsidR="00024357">
        <w:t xml:space="preserve"> and nurses </w:t>
      </w:r>
      <w:r w:rsidR="00024357">
        <w:fldChar w:fldCharType="begin"/>
      </w:r>
      <w:r w:rsidR="00A43BE5">
        <w:instrText xml:space="preserve"> ADDIN EN.CITE &lt;EndNote&gt;&lt;Cite&gt;&lt;Author&gt;Smithers&lt;/Author&gt;&lt;Year&gt;2017&lt;/Year&gt;&lt;RecNum&gt;284&lt;/RecNum&gt;&lt;DisplayText&gt;&lt;style face="superscript"&gt;36&lt;/style&gt;&lt;/DisplayText&gt;&lt;record&gt;&lt;rec-number&gt;284&lt;/rec-number&gt;&lt;foreign-keys&gt;&lt;key app="EN" db-id="090zsf9wavded3e0azrxv2vc5r90sv920vvp" timestamp="1575972946"&gt;284&lt;/key&gt;&lt;/foreign-keys&gt;&lt;ref-type name="Journal Article"&gt;17&lt;/ref-type&gt;&lt;contributors&gt;&lt;authors&gt;&lt;author&gt;Smithers, L. G.&lt;/author&gt;&lt;author&gt;Lynch, J. W.&lt;/author&gt;&lt;author&gt;Mol, B. W.&lt;/author&gt;&lt;author&gt;Jamieson, L.&lt;/author&gt;&lt;/authors&gt;&lt;/contributors&gt;&lt;auth-address&gt;(1)School of Public Health, University of Adelaide&amp;#xD;(2)The Robinson Institute, School of Paediatrics and Reproductive Health, University of Adelaide&amp;#xD;(3)The South Australian Health and Medical Research Institute&amp;#xD;(4)Indigenous Oral Health Unit, University of Adelaide&amp;#xD;(5)School of Social and Community Medicine, University of Bristol&lt;/auth-address&gt;&lt;titles&gt;&lt;title&gt;Cesarean birth is not associated with early childhood body mass index&lt;/title&gt;&lt;secondary-title&gt;Pediatric Obesity&lt;/secondary-title&gt;&lt;/titles&gt;&lt;periodical&gt;&lt;full-title&gt;Pediatric Obesity&lt;/full-title&gt;&lt;/periodical&gt;&lt;pages&gt;120-124&lt;/pages&gt;&lt;volume&gt;12&lt;/volume&gt;&lt;section&gt;120&lt;/section&gt;&lt;keywords&gt;&lt;keyword&gt;Anthropometry&lt;/keyword&gt;&lt;keyword&gt;body mass index&lt;/keyword&gt;&lt;keyword&gt;cesarean section&lt;/keyword&gt;&lt;keyword&gt;vaginal birth&lt;/keyword&gt;&lt;/keywords&gt;&lt;dates&gt;&lt;year&gt;2017&lt;/year&gt;&lt;pub-dates&gt;&lt;date&gt;08 / 01 /&lt;/date&gt;&lt;/pub-dates&gt;&lt;/dates&gt;&lt;publisher&gt;John Wiley and Sons Ltd&lt;/publisher&gt;&lt;isbn&gt;20476310&amp;#xD;20476302&lt;/isbn&gt;&lt;accession-num&gt;edselc.2-52.0-85008253145&lt;/accession-num&gt;&lt;work-type&gt;Article&lt;/work-type&gt;&lt;urls&gt;&lt;related-urls&gt;&lt;url&gt;http://search.ebscohost.com/login.aspx?direct=true&amp;amp;db=edselc&amp;amp;AN=edselc.2-52.0-85008253145&amp;amp;site=eds-live&lt;/url&gt;&lt;url&gt;https://onlinelibrary.wiley.com/doi/pdf/10.1111/ijpo.12180&lt;/url&gt;&lt;/related-urls&gt;&lt;/urls&gt;&lt;electronic-resource-num&gt;10.1111/ijpo.12180&lt;/electronic-resource-num&gt;&lt;remote-database-name&gt;edselc&lt;/remote-database-name&gt;&lt;remote-database-provider&gt;EBSCOhost&lt;/remote-database-provider&gt;&lt;language&gt;English&lt;/language&gt;&lt;/record&gt;&lt;/Cite&gt;&lt;/EndNote&gt;</w:instrText>
      </w:r>
      <w:r w:rsidR="00024357">
        <w:fldChar w:fldCharType="separate"/>
      </w:r>
      <w:r w:rsidR="00B07A03" w:rsidRPr="00B07A03">
        <w:rPr>
          <w:noProof/>
          <w:vertAlign w:val="superscript"/>
        </w:rPr>
        <w:t>36</w:t>
      </w:r>
      <w:r w:rsidR="00024357">
        <w:fldChar w:fldCharType="end"/>
      </w:r>
      <w:r w:rsidR="00024357">
        <w:t xml:space="preserve">.  In one case measurements were self-reported </w:t>
      </w:r>
      <w:r w:rsidR="00024357">
        <w:fldChar w:fldCharType="begin"/>
      </w:r>
      <w:r w:rsidR="00A43BE5">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rsidR="00024357">
        <w:fldChar w:fldCharType="separate"/>
      </w:r>
      <w:r w:rsidR="00B07A03" w:rsidRPr="00B07A03">
        <w:rPr>
          <w:noProof/>
          <w:vertAlign w:val="superscript"/>
        </w:rPr>
        <w:t>38</w:t>
      </w:r>
      <w:r w:rsidR="00024357">
        <w:fldChar w:fldCharType="end"/>
      </w:r>
      <w:r w:rsidR="00024357">
        <w:t xml:space="preserve"> and in another, mothers were provided with measuring tapes and instructions on how to take measurements </w:t>
      </w:r>
      <w:r w:rsidR="00024357">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instrText xml:space="preserve"> ADDIN EN.CITE.DATA </w:instrText>
      </w:r>
      <w:r w:rsidR="00A43BE5">
        <w:fldChar w:fldCharType="end"/>
      </w:r>
      <w:r w:rsidR="00024357">
        <w:fldChar w:fldCharType="separate"/>
      </w:r>
      <w:r w:rsidR="00B07A03" w:rsidRPr="00B07A03">
        <w:rPr>
          <w:noProof/>
          <w:vertAlign w:val="superscript"/>
        </w:rPr>
        <w:t>29</w:t>
      </w:r>
      <w:r w:rsidR="00024357">
        <w:fldChar w:fldCharType="end"/>
      </w:r>
      <w:r w:rsidR="00024357">
        <w:t>.</w:t>
      </w:r>
      <w:r w:rsidR="00D7286C">
        <w:t xml:space="preserve"> </w:t>
      </w:r>
      <w:r w:rsidR="00695E43">
        <w:t xml:space="preserve">  </w:t>
      </w:r>
    </w:p>
    <w:p w14:paraId="00CFFC60" w14:textId="0C75AA5A" w:rsidR="008758BC" w:rsidRDefault="00703DB3" w:rsidP="00093949">
      <w:pPr>
        <w:spacing w:line="480" w:lineRule="auto"/>
      </w:pPr>
      <w:r>
        <w:t>The</w:t>
      </w:r>
      <w:r w:rsidR="008758BC">
        <w:t xml:space="preserve"> four </w:t>
      </w:r>
      <w:r w:rsidR="00F175DE">
        <w:t xml:space="preserve">maternal </w:t>
      </w:r>
      <w:r w:rsidR="008758BC">
        <w:t xml:space="preserve">exposures </w:t>
      </w:r>
      <w:r>
        <w:t xml:space="preserve">which </w:t>
      </w:r>
      <w:r w:rsidR="00BD2028">
        <w:t xml:space="preserve">emerged from this review </w:t>
      </w:r>
      <w:r w:rsidR="008758BC">
        <w:t xml:space="preserve">are </w:t>
      </w:r>
      <w:r w:rsidR="0034778B">
        <w:t xml:space="preserve">reviewed </w:t>
      </w:r>
      <w:r w:rsidR="008758BC">
        <w:t>in turn below</w:t>
      </w:r>
      <w:r w:rsidR="005D0937">
        <w:t xml:space="preserve"> and summarised in Tables 1-3</w:t>
      </w:r>
      <w:r w:rsidR="000D254C">
        <w:t>.</w:t>
      </w:r>
    </w:p>
    <w:p w14:paraId="05428AD4" w14:textId="77777777" w:rsidR="005B1D33" w:rsidRPr="000C7359" w:rsidRDefault="005B1D33" w:rsidP="005B1D33">
      <w:pPr>
        <w:pStyle w:val="Heading3"/>
        <w:spacing w:line="480" w:lineRule="auto"/>
      </w:pPr>
      <w:r>
        <w:t>Length of the interpregnancy interval</w:t>
      </w:r>
    </w:p>
    <w:p w14:paraId="64661C64" w14:textId="31ADB88B" w:rsidR="00C62F7D" w:rsidRDefault="00B323B7" w:rsidP="005B1D33">
      <w:pPr>
        <w:spacing w:line="480" w:lineRule="auto"/>
      </w:pPr>
      <w:r>
        <w:t>Of the f</w:t>
      </w:r>
      <w:r w:rsidR="00C62F7D">
        <w:t xml:space="preserve">our studies </w:t>
      </w:r>
      <w:r>
        <w:t xml:space="preserve">which </w:t>
      </w:r>
      <w:r w:rsidR="00C62F7D">
        <w:t>considered the length of the interpregnancy interval as the exposure</w:t>
      </w:r>
      <w:r>
        <w:t xml:space="preserve">, one was </w:t>
      </w:r>
      <w:r w:rsidR="00720034">
        <w:t xml:space="preserve">judged to be </w:t>
      </w:r>
      <w:r w:rsidR="00C62F7D">
        <w:t xml:space="preserve">good </w:t>
      </w:r>
      <w:r w:rsidR="00C62F7D">
        <w:fldChar w:fldCharType="begin"/>
      </w:r>
      <w:r w:rsidR="00C62F7D">
        <w:instrText xml:space="preserve"> ADDIN EN.CITE &lt;EndNote&gt;&lt;Cite&gt;&lt;Author&gt;Barclay&lt;/Author&gt;&lt;Year&gt;2018&lt;/Year&gt;&lt;RecNum&gt;270&lt;/RecNum&gt;&lt;DisplayText&gt;&lt;style face="superscript"&gt;31&lt;/style&gt;&lt;/DisplayText&gt;&lt;record&gt;&lt;rec-number&gt;270&lt;/rec-number&gt;&lt;foreign-keys&gt;&lt;key app="EN" db-id="090zsf9wavded3e0azrxv2vc5r90sv920vvp" timestamp="1575972942"&gt;270&lt;/key&gt;&lt;/foreign-keys&gt;&lt;ref-type name="Journal Article"&gt;17&lt;/ref-type&gt;&lt;contributors&gt;&lt;authors&gt;&lt;author&gt;Barclay, K. J.&lt;/author&gt;&lt;author&gt;Kolk, M.&lt;/author&gt;&lt;/authors&gt;&lt;/contributors&gt;&lt;titles&gt;&lt;title&gt;Birth Intervals and Health in Adulthood: A Comparison of Siblings Using Swedish Register Data&lt;/title&gt;&lt;secondary-title&gt;Demography&lt;/secondary-title&gt;&lt;/titles&gt;&lt;periodical&gt;&lt;full-title&gt;Demography&lt;/full-title&gt;&lt;/periodical&gt;&lt;pages&gt;929-955&lt;/pages&gt;&lt;volume&gt;55&lt;/volume&gt;&lt;number&gt;3&lt;/number&gt;&lt;keywords&gt;&lt;keyword&gt;adolescent&lt;/keyword&gt;&lt;keyword&gt;adult&lt;/keyword&gt;&lt;keyword&gt;aged&lt;/keyword&gt;&lt;keyword&gt;body height&lt;/keyword&gt;&lt;keyword&gt;*body mass&lt;/keyword&gt;&lt;keyword&gt;family planning&lt;/keyword&gt;&lt;keyword&gt;female&lt;/keyword&gt;&lt;keyword&gt;fitness&lt;/keyword&gt;&lt;keyword&gt;*health status&lt;/keyword&gt;&lt;keyword&gt;human&lt;/keyword&gt;&lt;keyword&gt;male&lt;/keyword&gt;&lt;keyword&gt;middle aged&lt;/keyword&gt;&lt;keyword&gt;*mortality&lt;/keyword&gt;&lt;keyword&gt;obesity/ep [Epidemiology]&lt;/keyword&gt;&lt;keyword&gt;sex factor&lt;/keyword&gt;&lt;keyword&gt;*sibling&lt;/keyword&gt;&lt;keyword&gt;Sweden&lt;/keyword&gt;&lt;keyword&gt;young adult&lt;/keyword&gt;&lt;keyword&gt;*statistics and numerical data&lt;/keyword&gt;&lt;/keywords&gt;&lt;dates&gt;&lt;year&gt;2018&lt;/year&gt;&lt;pub-dates&gt;&lt;date&gt;2018&lt;/date&gt;&lt;/pub-dates&gt;&lt;/dates&gt;&lt;isbn&gt;1533-7790&lt;/isbn&gt;&lt;accession-num&gt;rayyan-5001892&lt;/accession-num&gt;&lt;urls&gt;&lt;related-urls&gt;&lt;url&gt;http://ovidsp.ovid.com/ovidweb.cgi?T=JS&amp;amp;PAGE=reference&amp;amp;D=emexb&amp;amp;NEWS=N&amp;amp;AN=625610700&lt;/url&gt;&lt;url&gt;https://www.ncbi.nlm.nih.gov/pmc/articles/PMC5992250/pdf/13524_2018_Article_673.pdf&lt;/url&gt;&lt;/related-urls&gt;&lt;/urls&gt;&lt;custom1&gt;RAYYAN-INCLUSION: {&amp;quot;Elizabeth&amp;quot;=&amp;gt;&amp;quot;Included&amp;quot;}&lt;/custom1&gt;&lt;/record&gt;&lt;/Cite&gt;&lt;/EndNote&gt;</w:instrText>
      </w:r>
      <w:r w:rsidR="00C62F7D">
        <w:fldChar w:fldCharType="separate"/>
      </w:r>
      <w:r w:rsidR="00C62F7D" w:rsidRPr="00C62F7D">
        <w:rPr>
          <w:noProof/>
          <w:vertAlign w:val="superscript"/>
        </w:rPr>
        <w:t>31</w:t>
      </w:r>
      <w:r w:rsidR="00C62F7D">
        <w:fldChar w:fldCharType="end"/>
      </w:r>
      <w:r w:rsidR="00C62F7D">
        <w:t>, two fair</w:t>
      </w:r>
      <w:r w:rsidR="00C62F7D">
        <w:fldChar w:fldCharType="begin">
          <w:fldData xml:space="preserve">PEVuZE5vdGU+PENpdGU+PEF1dGhvcj5IdXR0bHk8L0F1dGhvcj48WWVhcj4xOTkyPC9ZZWFyPjxS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</w:fldData>
        </w:fldChar>
      </w:r>
      <w:r w:rsidR="00C62F7D">
        <w:instrText xml:space="preserve"> ADDIN EN.CITE </w:instrText>
      </w:r>
      <w:r w:rsidR="00C62F7D">
        <w:fldChar w:fldCharType="begin">
          <w:fldData xml:space="preserve">PEVuZE5vdGU+PENpdGU+PEF1dGhvcj5IdXR0bHk8L0F1dGhvcj48WWVhcj4xOTkyPC9ZZWFyPjxS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</w:fldData>
        </w:fldChar>
      </w:r>
      <w:r w:rsidR="00C62F7D">
        <w:instrText xml:space="preserve"> ADDIN EN.CITE.DATA </w:instrText>
      </w:r>
      <w:r w:rsidR="00C62F7D">
        <w:fldChar w:fldCharType="end"/>
      </w:r>
      <w:r w:rsidR="00C62F7D">
        <w:fldChar w:fldCharType="separate"/>
      </w:r>
      <w:r w:rsidR="00C62F7D" w:rsidRPr="00C62F7D">
        <w:rPr>
          <w:noProof/>
          <w:vertAlign w:val="superscript"/>
        </w:rPr>
        <w:t>32,33</w:t>
      </w:r>
      <w:r w:rsidR="00C62F7D">
        <w:fldChar w:fldCharType="end"/>
      </w:r>
      <w:r w:rsidR="00C62F7D">
        <w:t xml:space="preserve"> and </w:t>
      </w:r>
      <w:r>
        <w:t xml:space="preserve">one </w:t>
      </w:r>
      <w:r w:rsidR="00C62F7D">
        <w:t>poor</w:t>
      </w:r>
      <w:r w:rsidR="00C62F7D">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C62F7D">
        <w:instrText xml:space="preserve"> ADDIN EN.CITE </w:instrText>
      </w:r>
      <w:r w:rsidR="00C62F7D">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C62F7D">
        <w:instrText xml:space="preserve"> ADDIN EN.CITE.DATA </w:instrText>
      </w:r>
      <w:r w:rsidR="00C62F7D">
        <w:fldChar w:fldCharType="end"/>
      </w:r>
      <w:r w:rsidR="00C62F7D">
        <w:fldChar w:fldCharType="separate"/>
      </w:r>
      <w:r w:rsidR="00C62F7D" w:rsidRPr="00C62F7D">
        <w:rPr>
          <w:noProof/>
          <w:vertAlign w:val="superscript"/>
        </w:rPr>
        <w:t>35</w:t>
      </w:r>
      <w:r w:rsidR="00C62F7D">
        <w:fldChar w:fldCharType="end"/>
      </w:r>
      <w:r w:rsidR="00720034">
        <w:t xml:space="preserve"> in terms of their risk of bias (Table 1</w:t>
      </w:r>
      <w:r w:rsidR="00C62F7D">
        <w:t xml:space="preserve">). </w:t>
      </w:r>
    </w:p>
    <w:p w14:paraId="7C142406" w14:textId="74C15BD6" w:rsidR="004D3E8B" w:rsidRDefault="005B1D33" w:rsidP="005B1D33">
      <w:pPr>
        <w:spacing w:line="480" w:lineRule="auto"/>
      </w:pPr>
      <w:r>
        <w:t xml:space="preserve">Barclay and Kolk </w:t>
      </w:r>
      <w:r>
        <w:fldChar w:fldCharType="begin"/>
      </w:r>
      <w:r w:rsidR="00A43BE5">
        <w:instrText xml:space="preserve"> ADDIN EN.CITE &lt;EndNote&gt;&lt;Cite&gt;&lt;Author&gt;Barclay&lt;/Author&gt;&lt;Year&gt;2018&lt;/Year&gt;&lt;RecNum&gt;270&lt;/RecNum&gt;&lt;DisplayText&gt;&lt;style face="superscript"&gt;31&lt;/style&gt;&lt;/DisplayText&gt;&lt;record&gt;&lt;rec-number&gt;270&lt;/rec-number&gt;&lt;foreign-keys&gt;&lt;key app="EN" db-id="090zsf9wavded3e0azrxv2vc5r90sv920vvp" timestamp="1575972942"&gt;270&lt;/key&gt;&lt;/foreign-keys&gt;&lt;ref-type name="Journal Article"&gt;17&lt;/ref-type&gt;&lt;contributors&gt;&lt;authors&gt;&lt;author&gt;Barclay, K. J.&lt;/author&gt;&lt;author&gt;Kolk, M.&lt;/author&gt;&lt;/authors&gt;&lt;/contributors&gt;&lt;titles&gt;&lt;title&gt;Birth Intervals and Health in Adulthood: A Comparison of Siblings Using Swedish Register Data&lt;/title&gt;&lt;secondary-title&gt;Demography&lt;/secondary-title&gt;&lt;/titles&gt;&lt;periodical&gt;&lt;full-title&gt;Demography&lt;/full-title&gt;&lt;/periodical&gt;&lt;pages&gt;929-955&lt;/pages&gt;&lt;volume&gt;55&lt;/volume&gt;&lt;number&gt;3&lt;/number&gt;&lt;keywords&gt;&lt;keyword&gt;adolescent&lt;/keyword&gt;&lt;keyword&gt;adult&lt;/keyword&gt;&lt;keyword&gt;aged&lt;/keyword&gt;&lt;keyword&gt;body height&lt;/keyword&gt;&lt;keyword&gt;*body mass&lt;/keyword&gt;&lt;keyword&gt;family planning&lt;/keyword&gt;&lt;keyword&gt;female&lt;/keyword&gt;&lt;keyword&gt;fitness&lt;/keyword&gt;&lt;keyword&gt;*health status&lt;/keyword&gt;&lt;keyword&gt;human&lt;/keyword&gt;&lt;keyword&gt;male&lt;/keyword&gt;&lt;keyword&gt;middle aged&lt;/keyword&gt;&lt;keyword&gt;*mortality&lt;/keyword&gt;&lt;keyword&gt;obesity/ep [Epidemiology]&lt;/keyword&gt;&lt;keyword&gt;sex factor&lt;/keyword&gt;&lt;keyword&gt;*sibling&lt;/keyword&gt;&lt;keyword&gt;Sweden&lt;/keyword&gt;&lt;keyword&gt;young adult&lt;/keyword&gt;&lt;keyword&gt;*statistics and numerical data&lt;/keyword&gt;&lt;/keywords&gt;&lt;dates&gt;&lt;year&gt;2018&lt;/year&gt;&lt;pub-dates&gt;&lt;date&gt;2018&lt;/date&gt;&lt;/pub-dates&gt;&lt;/dates&gt;&lt;isbn&gt;1533-7790&lt;/isbn&gt;&lt;accession-num&gt;rayyan-5001892&lt;/accession-num&gt;&lt;urls&gt;&lt;related-urls&gt;&lt;url&gt;http://ovidsp.ovid.com/ovidweb.cgi?T=JS&amp;amp;PAGE=reference&amp;amp;D=emexb&amp;amp;NEWS=N&amp;amp;AN=625610700&lt;/url&gt;&lt;url&gt;https://www.ncbi.nlm.nih.gov/pmc/articles/PMC5992250/pdf/13524_2018_Article_673.pdf&lt;/url&gt;&lt;/related-urls&gt;&lt;/urls&gt;&lt;custom1&gt;RAYYAN-INCLUSION: {&amp;quot;Elizabeth&amp;quot;=&amp;gt;&amp;quot;Included&amp;quot;}&lt;/custom1&gt;&lt;/record&gt;&lt;/Cite&gt;&lt;/EndNote&gt;</w:instrText>
      </w:r>
      <w:r>
        <w:fldChar w:fldCharType="separate"/>
      </w:r>
      <w:r w:rsidRPr="00B07A03">
        <w:rPr>
          <w:noProof/>
          <w:vertAlign w:val="superscript"/>
        </w:rPr>
        <w:t>31</w:t>
      </w:r>
      <w:r>
        <w:fldChar w:fldCharType="end"/>
      </w:r>
      <w:r>
        <w:t xml:space="preserve"> considered the long-term consequences of the length of </w:t>
      </w:r>
      <w:r w:rsidR="000D254C">
        <w:t xml:space="preserve">both </w:t>
      </w:r>
      <w:r>
        <w:t xml:space="preserve">preceding and subsequent </w:t>
      </w:r>
      <w:r w:rsidR="00EC7606">
        <w:t xml:space="preserve">(not considered here) </w:t>
      </w:r>
      <w:r>
        <w:t>interpregnancy intervals on offspring health</w:t>
      </w:r>
      <w:r w:rsidR="00073C74">
        <w:t>.  They found that</w:t>
      </w:r>
      <w:r w:rsidR="00EC7606">
        <w:t>,</w:t>
      </w:r>
      <w:r w:rsidR="00073C74">
        <w:t xml:space="preserve"> c</w:t>
      </w:r>
      <w:r>
        <w:t>ompared with a birth interval of 25 to 30 months</w:t>
      </w:r>
      <w:r w:rsidR="00947D8D">
        <w:t xml:space="preserve"> </w:t>
      </w:r>
      <w:r>
        <w:t xml:space="preserve">men born after an interval of </w:t>
      </w:r>
      <w:r w:rsidR="00190F4E">
        <w:t xml:space="preserve">at least </w:t>
      </w:r>
      <w:r>
        <w:t>31 months had a higher probability of being affected by overweight</w:t>
      </w:r>
      <w:r w:rsidR="004D3E8B">
        <w:t>/</w:t>
      </w:r>
      <w:r>
        <w:t>obesity</w:t>
      </w:r>
      <w:r w:rsidR="00550FEE">
        <w:t xml:space="preserve"> </w:t>
      </w:r>
      <w:r w:rsidR="00A761BB">
        <w:t>in young adulthood</w:t>
      </w:r>
      <w:r w:rsidR="005D0937">
        <w:t xml:space="preserve">.  </w:t>
      </w:r>
      <w:r w:rsidR="00794855">
        <w:t>Between-family analysis showed a</w:t>
      </w:r>
      <w:r w:rsidR="005D0937">
        <w:t>n increasing trend as the interpregnancy interval increased</w:t>
      </w:r>
      <w:r w:rsidR="00794855">
        <w:t xml:space="preserve"> and within-family analysis showed a broadly similar pattern </w:t>
      </w:r>
      <w:r w:rsidR="00794855">
        <w:fldChar w:fldCharType="begin"/>
      </w:r>
      <w:r w:rsidR="00794855">
        <w:instrText xml:space="preserve"> ADDIN EN.CITE &lt;EndNote&gt;&lt;Cite&gt;&lt;Author&gt;Barclay&lt;/Author&gt;&lt;Year&gt;2018&lt;/Year&gt;&lt;RecNum&gt;270&lt;/RecNum&gt;&lt;DisplayText&gt;&lt;style face="superscript"&gt;31&lt;/style&gt;&lt;/DisplayText&gt;&lt;record&gt;&lt;rec-number&gt;270&lt;/rec-number&gt;&lt;foreign-keys&gt;&lt;key app="EN" db-id="090zsf9wavded3e0azrxv2vc5r90sv920vvp" timestamp="1575972942"&gt;270&lt;/key&gt;&lt;/foreign-keys&gt;&lt;ref-type name="Journal Article"&gt;17&lt;/ref-type&gt;&lt;contributors&gt;&lt;authors&gt;&lt;author&gt;Barclay, K. J.&lt;/author&gt;&lt;author&gt;Kolk, M.&lt;/author&gt;&lt;/authors&gt;&lt;/contributors&gt;&lt;titles&gt;&lt;title&gt;Birth Intervals and Health in Adulthood: A Comparison of Siblings Using Swedish Register Data&lt;/title&gt;&lt;secondary-title&gt;Demography&lt;/secondary-title&gt;&lt;/titles&gt;&lt;periodical&gt;&lt;full-title&gt;Demography&lt;/full-title&gt;&lt;/periodical&gt;&lt;pages&gt;929-955&lt;/pages&gt;&lt;volume&gt;55&lt;/volume&gt;&lt;number&gt;3&lt;/number&gt;&lt;keywords&gt;&lt;keyword&gt;adolescent&lt;/keyword&gt;&lt;keyword&gt;adult&lt;/keyword&gt;&lt;keyword&gt;aged&lt;/keyword&gt;&lt;keyword&gt;body height&lt;/keyword&gt;&lt;keyword&gt;*body mass&lt;/keyword&gt;&lt;keyword&gt;family planning&lt;/keyword&gt;&lt;keyword&gt;female&lt;/keyword&gt;&lt;keyword&gt;fitness&lt;/keyword&gt;&lt;keyword&gt;*health status&lt;/keyword&gt;&lt;keyword&gt;human&lt;/keyword&gt;&lt;keyword&gt;male&lt;/keyword&gt;&lt;keyword&gt;middle aged&lt;/keyword&gt;&lt;keyword&gt;*mortality&lt;/keyword&gt;&lt;keyword&gt;obesity/ep [Epidemiology]&lt;/keyword&gt;&lt;keyword&gt;sex factor&lt;/keyword&gt;&lt;keyword&gt;*sibling&lt;/keyword&gt;&lt;keyword&gt;Sweden&lt;/keyword&gt;&lt;keyword&gt;young adult&lt;/keyword&gt;&lt;keyword&gt;*statistics and numerical data&lt;/keyword&gt;&lt;/keywords&gt;&lt;dates&gt;&lt;year&gt;2018&lt;/year&gt;&lt;pub-dates&gt;&lt;date&gt;2018&lt;/date&gt;&lt;/pub-dates&gt;&lt;/dates&gt;&lt;isbn&gt;1533-7790&lt;/isbn&gt;&lt;accession-num&gt;rayyan-5001892&lt;/accession-num&gt;&lt;urls&gt;&lt;related-urls&gt;&lt;url&gt;http://ovidsp.ovid.com/ovidweb.cgi?T=JS&amp;amp;PAGE=reference&amp;amp;D=emexb&amp;amp;NEWS=N&amp;amp;AN=625610700&lt;/url&gt;&lt;url&gt;https://www.ncbi.nlm.nih.gov/pmc/articles/PMC5992250/pdf/13524_2018_Article_673.pdf&lt;/url&gt;&lt;/related-urls&gt;&lt;/urls&gt;&lt;custom1&gt;RAYYAN-INCLUSION: {&amp;quot;Elizabeth&amp;quot;=&amp;gt;&amp;quot;Included&amp;quot;}&lt;/custom1&gt;&lt;/record&gt;&lt;/Cite&gt;&lt;/EndNote&gt;</w:instrText>
      </w:r>
      <w:r w:rsidR="00794855">
        <w:fldChar w:fldCharType="separate"/>
      </w:r>
      <w:r w:rsidR="00794855" w:rsidRPr="00794855">
        <w:rPr>
          <w:noProof/>
          <w:vertAlign w:val="superscript"/>
        </w:rPr>
        <w:t>31</w:t>
      </w:r>
      <w:r w:rsidR="00794855">
        <w:fldChar w:fldCharType="end"/>
      </w:r>
      <w:r w:rsidR="005D0937">
        <w:t xml:space="preserve"> (Table 3).  </w:t>
      </w:r>
    </w:p>
    <w:p w14:paraId="14D81E4B" w14:textId="30AF471E" w:rsidR="005B1D33" w:rsidRDefault="005B1D33" w:rsidP="005B1D33">
      <w:pPr>
        <w:spacing w:line="480" w:lineRule="auto"/>
      </w:pPr>
      <w:r>
        <w:t xml:space="preserve">Both Devakumar </w:t>
      </w:r>
      <w:r w:rsidRPr="00E37359">
        <w:rPr>
          <w:i/>
        </w:rPr>
        <w:t>et al</w:t>
      </w:r>
      <w:r>
        <w:rPr>
          <w:i/>
        </w:rPr>
        <w:t xml:space="preserve"> </w:t>
      </w:r>
      <w:r>
        <w:rPr>
          <w:i/>
        </w:rPr>
        <w:fldChar w:fldCharType="begin"/>
      </w:r>
      <w:r w:rsidR="00A43BE5">
        <w:rPr>
          <w:i/>
        </w:rPr>
        <w:instrText xml:space="preserve"> ADDIN EN.CITE &lt;EndNote&gt;&lt;Cite&gt;&lt;Author&gt;Devakumar&lt;/Author&gt;&lt;Year&gt;2016&lt;/Year&gt;&lt;RecNum&gt;274&lt;/RecNum&gt;&lt;DisplayText&gt;&lt;style face="superscript"&gt;32&lt;/style&gt;&lt;/DisplayText&gt;&lt;record&gt;&lt;rec-number&gt;274&lt;/rec-number&gt;&lt;foreign-keys&gt;&lt;key app="EN" db-id="090zsf9wavded3e0azrxv2vc5r90sv920vvp" timestamp="1575972943"&gt;274&lt;/key&gt;&lt;/foreign-keys&gt;&lt;ref-type name="Journal Article"&gt;17&lt;/ref-type&gt;&lt;contributors&gt;&lt;authors&gt;&lt;author&gt;Devakumar, D.&lt;/author&gt;&lt;author&gt;Hallal, P. C.&lt;/author&gt;&lt;author&gt;Horta, B. L.&lt;/author&gt;&lt;author&gt;Barros, F. C.&lt;/author&gt;&lt;author&gt;Wells, J. C. K.&lt;/author&gt;&lt;/authors&gt;&lt;/contributors&gt;&lt;titles&gt;&lt;title&gt;Association between Birth Interval and Cardiovascular Outcomes at 30 Years of Age: A Prospective Cohort Study from Brazil&lt;/title&gt;&lt;secondary-title&gt;Plos One&lt;/secondary-title&gt;&lt;/titles&gt;&lt;periodical&gt;&lt;full-title&gt;PLOS ONE&lt;/full-title&gt;&lt;/periodical&gt;&lt;volume&gt;11&lt;/volume&gt;&lt;number&gt;2&lt;/number&gt;&lt;keywords&gt;&lt;keyword&gt;Cohort Studies&lt;/keyword&gt;&lt;keyword&gt;Brazil&lt;/keyword&gt;&lt;/keywords&gt;&lt;dates&gt;&lt;year&gt;2016&lt;/year&gt;&lt;pub-dates&gt;&lt;date&gt;Feb&lt;/date&gt;&lt;/pub-dates&gt;&lt;/dates&gt;&lt;isbn&gt;1932-6203&lt;/isbn&gt;&lt;accession-num&gt;WOS:000371221500023&lt;/accession-num&gt;&lt;urls&gt;&lt;related-urls&gt;&lt;url&gt;&amp;lt;Go to ISI&amp;gt;://WOS:000371221500023&lt;/url&gt;&lt;/related-urls&gt;&lt;/urls&gt;&lt;custom1&gt;RAYYAN-INCLUSION: {&amp;quot;Elizabeth&amp;quot;=&amp;gt;&amp;quot;Included&amp;quot;}&lt;/custom1&gt;&lt;/record&gt;&lt;/Cite&gt;&lt;/EndNote&gt;</w:instrText>
      </w:r>
      <w:r>
        <w:rPr>
          <w:i/>
        </w:rPr>
        <w:fldChar w:fldCharType="separate"/>
      </w:r>
      <w:r w:rsidRPr="00B07A03">
        <w:rPr>
          <w:i/>
          <w:noProof/>
          <w:vertAlign w:val="superscript"/>
        </w:rPr>
        <w:t>32</w:t>
      </w:r>
      <w:r>
        <w:rPr>
          <w:i/>
        </w:rPr>
        <w:fldChar w:fldCharType="end"/>
      </w:r>
      <w:r>
        <w:t xml:space="preserve"> </w:t>
      </w:r>
      <w:r w:rsidR="00BF7C62">
        <w:t xml:space="preserve"> </w:t>
      </w:r>
      <w:r>
        <w:t xml:space="preserve">and Huttly </w:t>
      </w:r>
      <w:r w:rsidRPr="00E37359">
        <w:rPr>
          <w:i/>
        </w:rPr>
        <w:t>et al</w:t>
      </w:r>
      <w:r>
        <w:t xml:space="preserve"> </w:t>
      </w:r>
      <w:r>
        <w:fldChar w:fldCharType="begin">
          <w:fldData xml:space="preserve">PEVuZE5vdGU+PENpdGU+PEF1dGhvcj5IdXR0bHk8L0F1dGhvcj48WWVhcj4xOTkyPC9ZZWFyPjxS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</w:fldData>
        </w:fldChar>
      </w:r>
      <w:r w:rsidR="00A43BE5">
        <w:instrText xml:space="preserve"> ADDIN EN.CITE </w:instrText>
      </w:r>
      <w:r w:rsidR="00A43BE5">
        <w:fldChar w:fldCharType="begin">
          <w:fldData xml:space="preserve">PEVuZE5vdGU+PENpdGU+PEF1dGhvcj5IdXR0bHk8L0F1dGhvcj48WWVhcj4xOTkyPC9ZZWFyPjxS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</w:fldData>
        </w:fldChar>
      </w:r>
      <w:r w:rsidR="00A43BE5">
        <w:instrText xml:space="preserve"> ADDIN EN.CITE.DATA </w:instrText>
      </w:r>
      <w:r w:rsidR="00A43BE5">
        <w:fldChar w:fldCharType="end"/>
      </w:r>
      <w:r>
        <w:fldChar w:fldCharType="separate"/>
      </w:r>
      <w:r w:rsidRPr="00B07A03">
        <w:rPr>
          <w:noProof/>
          <w:vertAlign w:val="superscript"/>
        </w:rPr>
        <w:t>33</w:t>
      </w:r>
      <w:r>
        <w:fldChar w:fldCharType="end"/>
      </w:r>
      <w:r>
        <w:t xml:space="preserve"> </w:t>
      </w:r>
      <w:r w:rsidR="00EE7689">
        <w:t xml:space="preserve"> </w:t>
      </w:r>
      <w:r>
        <w:t xml:space="preserve">followed children whose mothers formed the 1982 Pelotas (Brazil) Birth Cohort Study </w:t>
      </w:r>
      <w:r>
        <w:fldChar w:fldCharType="begin">
          <w:fldData xml:space="preserve">PEVuZE5vdGU+PENpdGU+PEF1dGhvcj5CYXJyb3M8L0F1dGhvcj48WWVhcj4yMDA4PC9ZZWFyPjxS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==
</w:fldData>
        </w:fldChar>
      </w:r>
      <w:r>
        <w:instrText xml:space="preserve"> ADDIN EN.CITE </w:instrText>
      </w:r>
      <w:r>
        <w:fldChar w:fldCharType="begin">
          <w:fldData xml:space="preserve">PEVuZE5vdGU+PENpdGU+PEF1dGhvcj5CYXJyb3M8L0F1dGhvcj48WWVhcj4yMDA4PC9ZZWFyPjxS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==
</w:fldData>
        </w:fldChar>
      </w:r>
      <w:r>
        <w:instrText xml:space="preserve"> ADDIN EN.CITE.DATA </w:instrText>
      </w:r>
      <w:r>
        <w:fldChar w:fldCharType="end"/>
      </w:r>
      <w:r>
        <w:fldChar w:fldCharType="separate"/>
      </w:r>
      <w:r w:rsidRPr="00B07A03">
        <w:rPr>
          <w:noProof/>
          <w:vertAlign w:val="superscript"/>
        </w:rPr>
        <w:t>42</w:t>
      </w:r>
      <w:r>
        <w:fldChar w:fldCharType="end"/>
      </w:r>
      <w:r w:rsidR="00A907F4">
        <w:t xml:space="preserve"> but </w:t>
      </w:r>
      <w:r w:rsidR="00A761BB">
        <w:t xml:space="preserve">both studies </w:t>
      </w:r>
      <w:r w:rsidR="00A907F4">
        <w:t>considered different outcome measurements and timepoints (Table 1).</w:t>
      </w:r>
      <w:r>
        <w:t xml:space="preserve">  </w:t>
      </w:r>
      <w:r w:rsidR="00B323B7">
        <w:t xml:space="preserve"> </w:t>
      </w:r>
      <w:r>
        <w:t xml:space="preserve">Huttly </w:t>
      </w:r>
      <w:r w:rsidRPr="00AC2B20">
        <w:rPr>
          <w:i/>
        </w:rPr>
        <w:t>et al</w:t>
      </w:r>
      <w:r>
        <w:rPr>
          <w:i/>
        </w:rPr>
        <w:t xml:space="preserve"> </w:t>
      </w:r>
      <w:r>
        <w:rPr>
          <w:i/>
        </w:rPr>
        <w:fldChar w:fldCharType="begin">
          <w:fldData xml:space="preserve">PEVuZE5vdGU+PENpdGU+PEF1dGhvcj5IdXR0bHk8L0F1dGhvcj48WWVhcj4xOTkyPC9ZZWFyPjxS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</w:fldData>
        </w:fldChar>
      </w:r>
      <w:r w:rsidR="00A43BE5">
        <w:rPr>
          <w:i/>
        </w:rPr>
        <w:instrText xml:space="preserve"> ADDIN EN.CITE </w:instrText>
      </w:r>
      <w:r w:rsidR="00A43BE5">
        <w:rPr>
          <w:i/>
        </w:rPr>
        <w:fldChar w:fldCharType="begin">
          <w:fldData xml:space="preserve">PEVuZE5vdGU+PENpdGU+PEF1dGhvcj5IdXR0bHk8L0F1dGhvcj48WWVhcj4xOTkyPC9ZZWFyPjxS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</w:fldData>
        </w:fldChar>
      </w:r>
      <w:r w:rsidR="00A43BE5">
        <w:rPr>
          <w:i/>
        </w:rPr>
        <w:instrText xml:space="preserve"> ADDIN EN.CITE.DATA </w:instrText>
      </w:r>
      <w:r w:rsidR="00A43BE5">
        <w:rPr>
          <w:i/>
        </w:rPr>
      </w:r>
      <w:r w:rsidR="00A43BE5">
        <w:rPr>
          <w:i/>
        </w:rPr>
        <w:fldChar w:fldCharType="end"/>
      </w:r>
      <w:r>
        <w:rPr>
          <w:i/>
        </w:rPr>
      </w:r>
      <w:r>
        <w:rPr>
          <w:i/>
        </w:rPr>
        <w:fldChar w:fldCharType="separate"/>
      </w:r>
      <w:r w:rsidRPr="00B07A03">
        <w:rPr>
          <w:i/>
          <w:noProof/>
          <w:vertAlign w:val="superscript"/>
        </w:rPr>
        <w:t>33</w:t>
      </w:r>
      <w:r>
        <w:rPr>
          <w:i/>
        </w:rPr>
        <w:fldChar w:fldCharType="end"/>
      </w:r>
      <w:r>
        <w:rPr>
          <w:i/>
        </w:rPr>
        <w:t xml:space="preserve"> </w:t>
      </w:r>
      <w:r>
        <w:t xml:space="preserve">reported mean weight-for height </w:t>
      </w:r>
      <w:r>
        <w:rPr>
          <w:i/>
        </w:rPr>
        <w:t>z</w:t>
      </w:r>
      <w:r>
        <w:t xml:space="preserve">-scores </w:t>
      </w:r>
      <w:r w:rsidR="00BF7C62">
        <w:t>which</w:t>
      </w:r>
      <w:r w:rsidR="000D254C">
        <w:t xml:space="preserve"> </w:t>
      </w:r>
      <w:r w:rsidR="00BF7C62">
        <w:t xml:space="preserve">generally </w:t>
      </w:r>
      <w:r w:rsidR="00BF7C62">
        <w:lastRenderedPageBreak/>
        <w:t>increased with the length of the interval</w:t>
      </w:r>
      <w:r w:rsidR="00A907F4">
        <w:t xml:space="preserve"> (Table 3)</w:t>
      </w:r>
      <w:r>
        <w:t>.</w:t>
      </w:r>
      <w:r w:rsidR="005D536A">
        <w:t xml:space="preserve">  </w:t>
      </w:r>
      <w:r w:rsidR="00AC7044">
        <w:t xml:space="preserve">  </w:t>
      </w:r>
      <w:r>
        <w:t xml:space="preserve">Devakumar </w:t>
      </w:r>
      <w:r w:rsidRPr="000D78DC">
        <w:rPr>
          <w:i/>
        </w:rPr>
        <w:t>et al</w:t>
      </w:r>
      <w:r>
        <w:rPr>
          <w:i/>
        </w:rPr>
        <w:t xml:space="preserve"> </w:t>
      </w:r>
      <w:r>
        <w:rPr>
          <w:i/>
        </w:rPr>
        <w:fldChar w:fldCharType="begin"/>
      </w:r>
      <w:r w:rsidR="00A43BE5">
        <w:rPr>
          <w:i/>
        </w:rPr>
        <w:instrText xml:space="preserve"> ADDIN EN.CITE &lt;EndNote&gt;&lt;Cite&gt;&lt;Author&gt;Devakumar&lt;/Author&gt;&lt;Year&gt;2016&lt;/Year&gt;&lt;RecNum&gt;274&lt;/RecNum&gt;&lt;DisplayText&gt;&lt;style face="superscript"&gt;32&lt;/style&gt;&lt;/DisplayText&gt;&lt;record&gt;&lt;rec-number&gt;274&lt;/rec-number&gt;&lt;foreign-keys&gt;&lt;key app="EN" db-id="090zsf9wavded3e0azrxv2vc5r90sv920vvp" timestamp="1575972943"&gt;274&lt;/key&gt;&lt;/foreign-keys&gt;&lt;ref-type name="Journal Article"&gt;17&lt;/ref-type&gt;&lt;contributors&gt;&lt;authors&gt;&lt;author&gt;Devakumar, D.&lt;/author&gt;&lt;author&gt;Hallal, P. C.&lt;/author&gt;&lt;author&gt;Horta, B. L.&lt;/author&gt;&lt;author&gt;Barros, F. C.&lt;/author&gt;&lt;author&gt;Wells, J. C. K.&lt;/author&gt;&lt;/authors&gt;&lt;/contributors&gt;&lt;titles&gt;&lt;title&gt;Association between Birth Interval and Cardiovascular Outcomes at 30 Years of Age: A Prospective Cohort Study from Brazil&lt;/title&gt;&lt;secondary-title&gt;Plos One&lt;/secondary-title&gt;&lt;/titles&gt;&lt;periodical&gt;&lt;full-title&gt;PLOS ONE&lt;/full-title&gt;&lt;/periodical&gt;&lt;volume&gt;11&lt;/volume&gt;&lt;number&gt;2&lt;/number&gt;&lt;keywords&gt;&lt;keyword&gt;Cohort Studies&lt;/keyword&gt;&lt;keyword&gt;Brazil&lt;/keyword&gt;&lt;/keywords&gt;&lt;dates&gt;&lt;year&gt;2016&lt;/year&gt;&lt;pub-dates&gt;&lt;date&gt;Feb&lt;/date&gt;&lt;/pub-dates&gt;&lt;/dates&gt;&lt;isbn&gt;1932-6203&lt;/isbn&gt;&lt;accession-num&gt;WOS:000371221500023&lt;/accession-num&gt;&lt;urls&gt;&lt;related-urls&gt;&lt;url&gt;&amp;lt;Go to ISI&amp;gt;://WOS:000371221500023&lt;/url&gt;&lt;/related-urls&gt;&lt;/urls&gt;&lt;custom1&gt;RAYYAN-INCLUSION: {&amp;quot;Elizabeth&amp;quot;=&amp;gt;&amp;quot;Included&amp;quot;}&lt;/custom1&gt;&lt;/record&gt;&lt;/Cite&gt;&lt;/EndNote&gt;</w:instrText>
      </w:r>
      <w:r>
        <w:rPr>
          <w:i/>
        </w:rPr>
        <w:fldChar w:fldCharType="separate"/>
      </w:r>
      <w:r w:rsidRPr="00B07A03">
        <w:rPr>
          <w:i/>
          <w:noProof/>
          <w:vertAlign w:val="superscript"/>
        </w:rPr>
        <w:t>32</w:t>
      </w:r>
      <w:r>
        <w:rPr>
          <w:i/>
        </w:rPr>
        <w:fldChar w:fldCharType="end"/>
      </w:r>
      <w:r>
        <w:t xml:space="preserve"> found </w:t>
      </w:r>
      <w:r w:rsidR="00452EB2">
        <w:t xml:space="preserve">a positive association </w:t>
      </w:r>
      <w:r>
        <w:t xml:space="preserve"> for fat-free mass and visceral fat </w:t>
      </w:r>
      <w:r>
        <w:fldChar w:fldCharType="begin"/>
      </w:r>
      <w:r w:rsidR="00A43BE5">
        <w:instrText xml:space="preserve"> ADDIN EN.CITE &lt;EndNote&gt;&lt;Cite&gt;&lt;Author&gt;Devakumar&lt;/Author&gt;&lt;Year&gt;2016&lt;/Year&gt;&lt;RecNum&gt;274&lt;/RecNum&gt;&lt;DisplayText&gt;&lt;style face="superscript"&gt;32&lt;/style&gt;&lt;/DisplayText&gt;&lt;record&gt;&lt;rec-number&gt;274&lt;/rec-number&gt;&lt;foreign-keys&gt;&lt;key app="EN" db-id="090zsf9wavded3e0azrxv2vc5r90sv920vvp" timestamp="1575972943"&gt;274&lt;/key&gt;&lt;/foreign-keys&gt;&lt;ref-type name="Journal Article"&gt;17&lt;/ref-type&gt;&lt;contributors&gt;&lt;authors&gt;&lt;author&gt;Devakumar, D.&lt;/author&gt;&lt;author&gt;Hallal, P. C.&lt;/author&gt;&lt;author&gt;Horta, B. L.&lt;/author&gt;&lt;author&gt;Barros, F. C.&lt;/author&gt;&lt;author&gt;Wells, J. C. K.&lt;/author&gt;&lt;/authors&gt;&lt;/contributors&gt;&lt;titles&gt;&lt;title&gt;Association between Birth Interval and Cardiovascular Outcomes at 30 Years of Age: A Prospective Cohort Study from Brazil&lt;/title&gt;&lt;secondary-title&gt;Plos One&lt;/secondary-title&gt;&lt;/titles&gt;&lt;periodical&gt;&lt;full-title&gt;PLOS ONE&lt;/full-title&gt;&lt;/periodical&gt;&lt;volume&gt;11&lt;/volume&gt;&lt;number&gt;2&lt;/number&gt;&lt;keywords&gt;&lt;keyword&gt;Cohort Studies&lt;/keyword&gt;&lt;keyword&gt;Brazil&lt;/keyword&gt;&lt;/keywords&gt;&lt;dates&gt;&lt;year&gt;2016&lt;/year&gt;&lt;pub-dates&gt;&lt;date&gt;Feb&lt;/date&gt;&lt;/pub-dates&gt;&lt;/dates&gt;&lt;isbn&gt;1932-6203&lt;/isbn&gt;&lt;accession-num&gt;WOS:000371221500023&lt;/accession-num&gt;&lt;urls&gt;&lt;related-urls&gt;&lt;url&gt;&amp;lt;Go to ISI&amp;gt;://WOS:000371221500023&lt;/url&gt;&lt;/related-urls&gt;&lt;/urls&gt;&lt;custom1&gt;RAYYAN-INCLUSION: {&amp;quot;Elizabeth&amp;quot;=&amp;gt;&amp;quot;Included&amp;quot;}&lt;/custom1&gt;&lt;/record&gt;&lt;/Cite&gt;&lt;/EndNote&gt;</w:instrText>
      </w:r>
      <w:r>
        <w:fldChar w:fldCharType="separate"/>
      </w:r>
      <w:r w:rsidRPr="00B07A03">
        <w:rPr>
          <w:noProof/>
          <w:vertAlign w:val="superscript"/>
        </w:rPr>
        <w:t>32</w:t>
      </w:r>
      <w:r>
        <w:fldChar w:fldCharType="end"/>
      </w:r>
      <w:r w:rsidR="00B327E0">
        <w:t xml:space="preserve"> </w:t>
      </w:r>
      <w:r w:rsidR="00A761BB">
        <w:t xml:space="preserve">for female offspring </w:t>
      </w:r>
      <w:r w:rsidR="00B327E0">
        <w:t>where the birth interval was treated as a continuous variable</w:t>
      </w:r>
      <w:r w:rsidR="00A907F4">
        <w:t xml:space="preserve"> and</w:t>
      </w:r>
      <w:r>
        <w:rPr>
          <w:rFonts w:cstheme="minorHAnsi"/>
        </w:rPr>
        <w:t xml:space="preserve"> a</w:t>
      </w:r>
      <w:r w:rsidR="00452EB2">
        <w:rPr>
          <w:rFonts w:cstheme="minorHAnsi"/>
        </w:rPr>
        <w:t xml:space="preserve"> positive</w:t>
      </w:r>
      <w:r>
        <w:rPr>
          <w:rFonts w:cstheme="minorHAnsi"/>
        </w:rPr>
        <w:t xml:space="preserve"> association with offspring fat-free mass when </w:t>
      </w:r>
      <w:r>
        <w:t xml:space="preserve"> the birth interval </w:t>
      </w:r>
      <w:r w:rsidR="00A9644A">
        <w:t xml:space="preserve">was treated </w:t>
      </w:r>
      <w:r>
        <w:t>as a binary variable</w:t>
      </w:r>
      <w:r w:rsidR="00EC7606">
        <w:t xml:space="preserve"> </w:t>
      </w:r>
      <w:r w:rsidR="00A907F4">
        <w:t>(Table 3).</w:t>
      </w:r>
      <w:r>
        <w:t xml:space="preserve">  </w:t>
      </w:r>
    </w:p>
    <w:p w14:paraId="420EF1B2" w14:textId="7E4327B7" w:rsidR="005B1D33" w:rsidRDefault="00BD5EEA" w:rsidP="005B1D33">
      <w:pPr>
        <w:spacing w:line="480" w:lineRule="auto"/>
        <w:rPr>
          <w:rFonts w:asciiTheme="majorHAnsi" w:eastAsiaTheme="majorEastAsia" w:hAnsiTheme="majorHAnsi" w:cstheme="majorBidi"/>
          <w:color w:val="2F5496" w:themeColor="accent1" w:themeShade="BF"/>
          <w:sz w:val="26"/>
          <w:szCs w:val="26"/>
        </w:rPr>
      </w:pPr>
      <w:r>
        <w:t xml:space="preserve">In contrast, </w:t>
      </w:r>
      <w:r w:rsidR="005B1D33">
        <w:t xml:space="preserve">Li </w:t>
      </w:r>
      <w:r w:rsidR="005B1D33" w:rsidRPr="00C939DA">
        <w:rPr>
          <w:i/>
        </w:rPr>
        <w:t>et al</w:t>
      </w:r>
      <w:r w:rsidR="005B1D33">
        <w:t xml:space="preserve"> </w:t>
      </w:r>
      <w:r w:rsidR="005B1D33">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A43BE5">
        <w:instrText xml:space="preserve"> ADDIN EN.CITE </w:instrText>
      </w:r>
      <w:r w:rsidR="00A43BE5">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A43BE5">
        <w:instrText xml:space="preserve"> ADDIN EN.CITE.DATA </w:instrText>
      </w:r>
      <w:r w:rsidR="00A43BE5">
        <w:fldChar w:fldCharType="end"/>
      </w:r>
      <w:r w:rsidR="005B1D33">
        <w:fldChar w:fldCharType="separate"/>
      </w:r>
      <w:r w:rsidR="005B1D33" w:rsidRPr="00B07A03">
        <w:rPr>
          <w:noProof/>
          <w:vertAlign w:val="superscript"/>
        </w:rPr>
        <w:t>35</w:t>
      </w:r>
      <w:r w:rsidR="005B1D33">
        <w:fldChar w:fldCharType="end"/>
      </w:r>
      <w:r w:rsidR="00E018BC">
        <w:t xml:space="preserve"> </w:t>
      </w:r>
      <w:r w:rsidR="005B1D33">
        <w:t xml:space="preserve"> did not find an association between the</w:t>
      </w:r>
      <w:r w:rsidR="00EC7606">
        <w:t xml:space="preserve"> length of the</w:t>
      </w:r>
      <w:r w:rsidR="005B1D33">
        <w:t xml:space="preserve"> interpregnancy period and offspring BMI </w:t>
      </w:r>
      <w:r w:rsidR="005B1D33">
        <w:rPr>
          <w:i/>
        </w:rPr>
        <w:t>z-</w:t>
      </w:r>
      <w:r w:rsidR="005B1D33" w:rsidRPr="00936C0E">
        <w:t>score</w:t>
      </w:r>
      <w:r w:rsidR="005B1D33">
        <w:t xml:space="preserve"> at age 7 years</w:t>
      </w:r>
      <w:r w:rsidR="00B327E0">
        <w:t>.</w:t>
      </w:r>
      <w:r w:rsidR="005B1D33">
        <w:t xml:space="preserve"> </w:t>
      </w:r>
    </w:p>
    <w:p w14:paraId="68BB213A" w14:textId="00A4659A" w:rsidR="000C7359" w:rsidRDefault="006D6690" w:rsidP="00B900C6">
      <w:pPr>
        <w:spacing w:line="480" w:lineRule="auto"/>
      </w:pPr>
      <w:r>
        <w:t>These</w:t>
      </w:r>
      <w:r w:rsidR="005B1D33">
        <w:t xml:space="preserve"> four studies had objectively measured outcomes </w:t>
      </w:r>
      <w:r w:rsidR="005B1D33">
        <w:fldChar w:fldCharType="begin">
          <w:fldData xml:space="preserve">PEVuZE5vdGU+PENpdGU+PEF1dGhvcj5IdXR0bHk8L0F1dGhvcj48WWVhcj4xOTkyPC9ZZWFyPjxS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</w:fldData>
        </w:fldChar>
      </w:r>
      <w:r w:rsidR="00A43BE5">
        <w:instrText xml:space="preserve"> ADDIN EN.CITE </w:instrText>
      </w:r>
      <w:r w:rsidR="00A43BE5">
        <w:fldChar w:fldCharType="begin">
          <w:fldData xml:space="preserve">PEVuZE5vdGU+PENpdGU+PEF1dGhvcj5IdXR0bHk8L0F1dGhvcj48WWVhcj4xOTkyPC9ZZWFyPjxS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</w:fldData>
        </w:fldChar>
      </w:r>
      <w:r w:rsidR="00A43BE5">
        <w:instrText xml:space="preserve"> ADDIN EN.CITE.DATA </w:instrText>
      </w:r>
      <w:r w:rsidR="00A43BE5">
        <w:fldChar w:fldCharType="end"/>
      </w:r>
      <w:r w:rsidR="005B1D33">
        <w:fldChar w:fldCharType="separate"/>
      </w:r>
      <w:r w:rsidR="005B1D33" w:rsidRPr="00B07A03">
        <w:rPr>
          <w:noProof/>
          <w:vertAlign w:val="superscript"/>
        </w:rPr>
        <w:t>31-33,35</w:t>
      </w:r>
      <w:r w:rsidR="005B1D33">
        <w:fldChar w:fldCharType="end"/>
      </w:r>
      <w:r w:rsidR="005B1D33">
        <w:t xml:space="preserve">, but in the case of two, the exposure was based on maternal recall </w:t>
      </w:r>
      <w:r w:rsidR="005B1D33">
        <w:fldChar w:fldCharType="begin">
          <w:fldData xml:space="preserve">PEVuZE5vdGU+PENpdGU+PEF1dGhvcj5EZXZha3VtYXI8L0F1dGhvcj48WWVhcj4yMDE2PC9ZZWFy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</w:fldData>
        </w:fldChar>
      </w:r>
      <w:r w:rsidR="00A43BE5">
        <w:instrText xml:space="preserve"> ADDIN EN.CITE </w:instrText>
      </w:r>
      <w:r w:rsidR="00A43BE5">
        <w:fldChar w:fldCharType="begin">
          <w:fldData xml:space="preserve">PEVuZE5vdGU+PENpdGU+PEF1dGhvcj5EZXZha3VtYXI8L0F1dGhvcj48WWVhcj4yMDE2PC9ZZWFy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</w:fldData>
        </w:fldChar>
      </w:r>
      <w:r w:rsidR="00A43BE5">
        <w:instrText xml:space="preserve"> ADDIN EN.CITE.DATA </w:instrText>
      </w:r>
      <w:r w:rsidR="00A43BE5">
        <w:fldChar w:fldCharType="end"/>
      </w:r>
      <w:r w:rsidR="005B1D33">
        <w:fldChar w:fldCharType="separate"/>
      </w:r>
      <w:r w:rsidR="005B1D33" w:rsidRPr="00B07A03">
        <w:rPr>
          <w:noProof/>
          <w:vertAlign w:val="superscript"/>
        </w:rPr>
        <w:t>32,33</w:t>
      </w:r>
      <w:r w:rsidR="005B1D33">
        <w:fldChar w:fldCharType="end"/>
      </w:r>
      <w:r w:rsidR="005B1D33">
        <w:t xml:space="preserve">. </w:t>
      </w:r>
      <w:r w:rsidR="00D5493E">
        <w:t xml:space="preserve"> </w:t>
      </w:r>
      <w:r w:rsidR="00955442">
        <w:t>One study</w:t>
      </w:r>
      <w:r w:rsidR="009521D3">
        <w:t xml:space="preserve"> was limited to considering shorter birth intervals since the </w:t>
      </w:r>
      <w:r w:rsidR="005B1D33">
        <w:t xml:space="preserve">duration from recruitment to </w:t>
      </w:r>
      <w:r w:rsidR="00A761BB">
        <w:t xml:space="preserve">the </w:t>
      </w:r>
      <w:r w:rsidR="005B1D33">
        <w:t xml:space="preserve">last birth was 6 years </w:t>
      </w:r>
      <w:r w:rsidR="005B1D33">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A43BE5">
        <w:instrText xml:space="preserve"> ADDIN EN.CITE </w:instrText>
      </w:r>
      <w:r w:rsidR="00A43BE5">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A43BE5">
        <w:instrText xml:space="preserve"> ADDIN EN.CITE.DATA </w:instrText>
      </w:r>
      <w:r w:rsidR="00A43BE5">
        <w:fldChar w:fldCharType="end"/>
      </w:r>
      <w:r w:rsidR="005B1D33">
        <w:fldChar w:fldCharType="separate"/>
      </w:r>
      <w:r w:rsidR="005B1D33" w:rsidRPr="00B07A03">
        <w:rPr>
          <w:noProof/>
          <w:vertAlign w:val="superscript"/>
        </w:rPr>
        <w:t>35</w:t>
      </w:r>
      <w:r w:rsidR="005B1D33">
        <w:fldChar w:fldCharType="end"/>
      </w:r>
      <w:r w:rsidR="005B1D33">
        <w:t xml:space="preserve">.  </w:t>
      </w:r>
      <w:r w:rsidR="00245097">
        <w:t>Maternal w</w:t>
      </w:r>
      <w:r w:rsidR="000C7359">
        <w:t>eight change</w:t>
      </w:r>
    </w:p>
    <w:p w14:paraId="5BD135EF" w14:textId="456C6624" w:rsidR="00720034" w:rsidRPr="00720034" w:rsidRDefault="00720034" w:rsidP="00EC7606">
      <w:pPr>
        <w:spacing w:line="480" w:lineRule="auto"/>
      </w:pPr>
      <w:r>
        <w:t xml:space="preserve">Three studies considered maternal interpregnancy weight change as the exposure and these were all judged to be fair </w:t>
      </w:r>
      <w:r>
        <w:fldChar w:fldCharType="begin">
          <w:fldData xml:space="preserve">PEVuZE5vdGU+PENpdGU+PEF1dGhvcj5BZGFuZTwvQXV0aG9yPjxZZWFyPjIwMTg8L1llYXI+PFJl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</w:fldData>
        </w:fldChar>
      </w:r>
      <w:r>
        <w:instrText xml:space="preserve"> ADDIN EN.CITE </w:instrText>
      </w:r>
      <w:r>
        <w:fldChar w:fldCharType="begin">
          <w:fldData xml:space="preserve">PEVuZE5vdGU+PENpdGU+PEF1dGhvcj5BZGFuZTwvQXV0aG9yPjxZZWFyPjIwMTg8L1llYXI+PFJl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</w:fldData>
        </w:fldChar>
      </w:r>
      <w:r>
        <w:instrText xml:space="preserve"> ADDIN EN.CITE.DATA </w:instrText>
      </w:r>
      <w:r>
        <w:fldChar w:fldCharType="end"/>
      </w:r>
      <w:r>
        <w:fldChar w:fldCharType="separate"/>
      </w:r>
      <w:r w:rsidRPr="006049DF">
        <w:rPr>
          <w:noProof/>
          <w:vertAlign w:val="superscript"/>
        </w:rPr>
        <w:t>29,37</w:t>
      </w:r>
      <w:r>
        <w:fldChar w:fldCharType="end"/>
      </w:r>
      <w:r w:rsidR="00EC7606">
        <w:t xml:space="preserve"> </w:t>
      </w:r>
      <w:r>
        <w:t xml:space="preserve">or good </w:t>
      </w:r>
      <w:r>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instrText xml:space="preserve"> ADDIN EN.CITE </w:instrText>
      </w:r>
      <w:r>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instrText xml:space="preserve"> ADDIN EN.CITE.DATA </w:instrText>
      </w:r>
      <w:r>
        <w:fldChar w:fldCharType="end"/>
      </w:r>
      <w:r>
        <w:fldChar w:fldCharType="separate"/>
      </w:r>
      <w:r w:rsidRPr="006049DF">
        <w:rPr>
          <w:noProof/>
          <w:vertAlign w:val="superscript"/>
        </w:rPr>
        <w:t>30</w:t>
      </w:r>
      <w:r>
        <w:fldChar w:fldCharType="end"/>
      </w:r>
      <w:r>
        <w:t xml:space="preserve"> in terms of their risk of bias (Table 1).</w:t>
      </w:r>
    </w:p>
    <w:p w14:paraId="7DD18CEB" w14:textId="02A3CAFE" w:rsidR="005B225B" w:rsidRDefault="00143A7E" w:rsidP="00093949">
      <w:pPr>
        <w:spacing w:line="480" w:lineRule="auto"/>
      </w:pPr>
      <w:r>
        <w:t>Adan</w:t>
      </w:r>
      <w:r w:rsidR="00E06FF4">
        <w:t>e</w:t>
      </w:r>
      <w:r w:rsidR="00DA37BD">
        <w:t xml:space="preserve"> </w:t>
      </w:r>
      <w:r w:rsidR="00DA37BD">
        <w:rPr>
          <w:i/>
        </w:rPr>
        <w:t xml:space="preserve">et aI </w:t>
      </w:r>
      <w:r w:rsidR="00DA37BD">
        <w:rPr>
          <w:i/>
        </w:rPr>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rPr>
          <w:i/>
        </w:rPr>
        <w:instrText xml:space="preserve"> ADDIN EN.CITE </w:instrText>
      </w:r>
      <w:r w:rsidR="00A43BE5">
        <w:rPr>
          <w:i/>
        </w:rPr>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rPr>
          <w:i/>
        </w:rPr>
        <w:instrText xml:space="preserve"> ADDIN EN.CITE.DATA </w:instrText>
      </w:r>
      <w:r w:rsidR="00A43BE5">
        <w:rPr>
          <w:i/>
        </w:rPr>
      </w:r>
      <w:r w:rsidR="00A43BE5">
        <w:rPr>
          <w:i/>
        </w:rPr>
        <w:fldChar w:fldCharType="end"/>
      </w:r>
      <w:r w:rsidR="00DA37BD">
        <w:rPr>
          <w:i/>
        </w:rPr>
      </w:r>
      <w:r w:rsidR="00DA37BD">
        <w:rPr>
          <w:i/>
        </w:rPr>
        <w:fldChar w:fldCharType="separate"/>
      </w:r>
      <w:r w:rsidR="00B07A03" w:rsidRPr="00B07A03">
        <w:rPr>
          <w:i/>
          <w:noProof/>
          <w:vertAlign w:val="superscript"/>
        </w:rPr>
        <w:t>29</w:t>
      </w:r>
      <w:r w:rsidR="00DA37BD">
        <w:rPr>
          <w:i/>
        </w:rPr>
        <w:fldChar w:fldCharType="end"/>
      </w:r>
      <w:r w:rsidR="00DA37BD">
        <w:t xml:space="preserve">  </w:t>
      </w:r>
      <w:r w:rsidR="00BA3044">
        <w:t xml:space="preserve"> </w:t>
      </w:r>
      <w:r w:rsidR="00DA37BD">
        <w:t xml:space="preserve">found </w:t>
      </w:r>
      <w:r w:rsidR="00144156">
        <w:t xml:space="preserve">twice the </w:t>
      </w:r>
      <w:r w:rsidR="00B9752C">
        <w:t xml:space="preserve">odds of </w:t>
      </w:r>
      <w:r w:rsidR="00E321FD">
        <w:t xml:space="preserve">being affected by </w:t>
      </w:r>
      <w:r w:rsidR="00B9752C">
        <w:t xml:space="preserve">obesity where there was high interpregnancy weight gain </w:t>
      </w:r>
      <w:r w:rsidR="00B07095">
        <w:t>(</w:t>
      </w:r>
      <w:r w:rsidR="00B9752C">
        <w:rPr>
          <w:rFonts w:cstheme="minorHAnsi"/>
        </w:rPr>
        <w:t>≥</w:t>
      </w:r>
      <w:r w:rsidR="00B9752C">
        <w:t xml:space="preserve"> 4 </w:t>
      </w:r>
      <w:r w:rsidR="00775FD4" w:rsidRPr="00775FD4">
        <w:t>kg/m</w:t>
      </w:r>
      <w:r w:rsidR="00775FD4" w:rsidRPr="00775FD4">
        <w:rPr>
          <w:vertAlign w:val="superscript"/>
        </w:rPr>
        <w:t>2</w:t>
      </w:r>
      <w:r w:rsidR="00775FD4">
        <w:rPr>
          <w:vertAlign w:val="superscript"/>
        </w:rPr>
        <w:t xml:space="preserve"> </w:t>
      </w:r>
      <w:r w:rsidR="00B07095" w:rsidRPr="00B07095">
        <w:t>)</w:t>
      </w:r>
      <w:r w:rsidR="00B07095">
        <w:t xml:space="preserve"> but</w:t>
      </w:r>
      <w:r w:rsidR="00DA4FEC">
        <w:t xml:space="preserve"> reported n</w:t>
      </w:r>
      <w:r w:rsidR="00B9752C">
        <w:t xml:space="preserve">o increase in odds </w:t>
      </w:r>
      <w:r w:rsidR="00144156">
        <w:t xml:space="preserve">of offspring obesity </w:t>
      </w:r>
      <w:r w:rsidR="00B9752C">
        <w:t xml:space="preserve">for </w:t>
      </w:r>
      <w:r w:rsidR="003B444C">
        <w:t>interpregnancy weight</w:t>
      </w:r>
      <w:r w:rsidR="00703DB3">
        <w:t xml:space="preserve"> </w:t>
      </w:r>
      <w:r w:rsidR="004D3747">
        <w:t xml:space="preserve">loss (&gt; 1 </w:t>
      </w:r>
      <w:r w:rsidR="00522EF1" w:rsidRPr="00522EF1">
        <w:t>kg/m</w:t>
      </w:r>
      <w:r w:rsidR="00522EF1" w:rsidRPr="00522EF1">
        <w:rPr>
          <w:vertAlign w:val="superscript"/>
        </w:rPr>
        <w:t>2</w:t>
      </w:r>
      <w:r w:rsidR="004D3747">
        <w:t>)</w:t>
      </w:r>
      <w:r w:rsidR="003B444C">
        <w:t>,</w:t>
      </w:r>
      <w:r w:rsidR="004D3747">
        <w:t xml:space="preserve"> </w:t>
      </w:r>
      <w:r w:rsidR="00B9752C">
        <w:t xml:space="preserve">small gain (1 to &lt; 2 </w:t>
      </w:r>
      <w:r w:rsidR="00522EF1" w:rsidRPr="00522EF1">
        <w:t>kg/m</w:t>
      </w:r>
      <w:r w:rsidR="00522EF1" w:rsidRPr="00522EF1">
        <w:rPr>
          <w:vertAlign w:val="superscript"/>
        </w:rPr>
        <w:t>2</w:t>
      </w:r>
      <w:r w:rsidR="00B9752C">
        <w:t xml:space="preserve">) or moderate gain (2 to &lt; 4 </w:t>
      </w:r>
      <w:r w:rsidR="00522EF1" w:rsidRPr="00522EF1">
        <w:t>kg/m</w:t>
      </w:r>
      <w:r w:rsidR="00522EF1" w:rsidRPr="00522EF1">
        <w:rPr>
          <w:vertAlign w:val="superscript"/>
        </w:rPr>
        <w:t>2</w:t>
      </w:r>
      <w:r w:rsidR="00B9752C">
        <w:t>)</w:t>
      </w:r>
      <w:r w:rsidR="00703DB3">
        <w:t xml:space="preserve"> </w:t>
      </w:r>
      <w:r w:rsidR="00B9752C">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instrText xml:space="preserve"> ADDIN EN.CITE.DATA </w:instrText>
      </w:r>
      <w:r w:rsidR="00A43BE5">
        <w:fldChar w:fldCharType="end"/>
      </w:r>
      <w:r w:rsidR="00B9752C">
        <w:fldChar w:fldCharType="separate"/>
      </w:r>
      <w:r w:rsidR="00B07A03" w:rsidRPr="00B07A03">
        <w:rPr>
          <w:noProof/>
          <w:vertAlign w:val="superscript"/>
        </w:rPr>
        <w:t>29</w:t>
      </w:r>
      <w:r w:rsidR="00B9752C">
        <w:fldChar w:fldCharType="end"/>
      </w:r>
      <w:r w:rsidR="00B07095">
        <w:t xml:space="preserve"> (Table 3)</w:t>
      </w:r>
      <w:r w:rsidR="00B9752C">
        <w:t>.</w:t>
      </w:r>
    </w:p>
    <w:p w14:paraId="09BD8988" w14:textId="00D9AE40" w:rsidR="000C7359" w:rsidRDefault="005B225B" w:rsidP="00093949">
      <w:pPr>
        <w:spacing w:line="480" w:lineRule="auto"/>
      </w:pPr>
      <w:r>
        <w:t xml:space="preserve">Willmer </w:t>
      </w:r>
      <w:r w:rsidRPr="005B225B">
        <w:rPr>
          <w:i/>
        </w:rPr>
        <w:t xml:space="preserve">et al </w:t>
      </w:r>
      <w:r>
        <w:rPr>
          <w:i/>
        </w:rPr>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rPr>
          <w:i/>
        </w:rPr>
        <w:instrText xml:space="preserve"> ADDIN EN.CITE </w:instrText>
      </w:r>
      <w:r w:rsidR="00A43BE5">
        <w:rPr>
          <w:i/>
        </w:rPr>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rPr>
          <w:i/>
        </w:rPr>
        <w:instrText xml:space="preserve"> ADDIN EN.CITE.DATA </w:instrText>
      </w:r>
      <w:r w:rsidR="00A43BE5">
        <w:rPr>
          <w:i/>
        </w:rPr>
      </w:r>
      <w:r w:rsidR="00A43BE5">
        <w:rPr>
          <w:i/>
        </w:rPr>
        <w:fldChar w:fldCharType="end"/>
      </w:r>
      <w:r>
        <w:rPr>
          <w:i/>
        </w:rPr>
      </w:r>
      <w:r>
        <w:rPr>
          <w:i/>
        </w:rPr>
        <w:fldChar w:fldCharType="separate"/>
      </w:r>
      <w:r w:rsidR="00B07A03" w:rsidRPr="00B07A03">
        <w:rPr>
          <w:i/>
          <w:noProof/>
          <w:vertAlign w:val="superscript"/>
        </w:rPr>
        <w:t>37</w:t>
      </w:r>
      <w:r>
        <w:rPr>
          <w:i/>
        </w:rPr>
        <w:fldChar w:fldCharType="end"/>
      </w:r>
      <w:r>
        <w:t xml:space="preserve"> examined interpregnancy weight loss due to bariatric surgery between pregnancies</w:t>
      </w:r>
      <w:r w:rsidR="00070298">
        <w:t>.</w:t>
      </w:r>
      <w:r>
        <w:t xml:space="preserve"> </w:t>
      </w:r>
      <w:r w:rsidR="000F1A76">
        <w:t xml:space="preserve"> They </w:t>
      </w:r>
      <w:r>
        <w:t xml:space="preserve">found no association between differences in BMI in </w:t>
      </w:r>
      <w:r w:rsidR="00AB7BC5">
        <w:t xml:space="preserve">week 10 of </w:t>
      </w:r>
      <w:r w:rsidR="00F30CC5">
        <w:t>the</w:t>
      </w:r>
      <w:r w:rsidR="006322D0">
        <w:t xml:space="preserve"> </w:t>
      </w:r>
      <w:r w:rsidR="00AB7BC5">
        <w:t>pregnancy</w:t>
      </w:r>
      <w:r w:rsidR="006322D0">
        <w:t xml:space="preserve"> prior to</w:t>
      </w:r>
      <w:r w:rsidR="00A33AB2">
        <w:t>,</w:t>
      </w:r>
      <w:r w:rsidR="006322D0">
        <w:t xml:space="preserve"> </w:t>
      </w:r>
      <w:r w:rsidR="00F30CC5">
        <w:t>and the pregnancy after</w:t>
      </w:r>
      <w:r w:rsidR="00A33AB2">
        <w:t>,</w:t>
      </w:r>
      <w:r w:rsidR="00F30CC5">
        <w:t xml:space="preserve"> </w:t>
      </w:r>
      <w:r w:rsidR="006322D0">
        <w:t>surgery</w:t>
      </w:r>
      <w:r w:rsidR="00766D3A">
        <w:t xml:space="preserve"> with</w:t>
      </w:r>
      <w:r>
        <w:t xml:space="preserve"> differences in sibling’s BMI at age 4 years.</w:t>
      </w:r>
      <w:r w:rsidR="00B9752C">
        <w:t xml:space="preserve">    </w:t>
      </w:r>
    </w:p>
    <w:p w14:paraId="6FE52B28" w14:textId="26525E12" w:rsidR="00F6218B" w:rsidRDefault="00A761BB" w:rsidP="00093949">
      <w:pPr>
        <w:spacing w:line="480" w:lineRule="auto"/>
      </w:pPr>
      <w:r>
        <w:t>T</w:t>
      </w:r>
      <w:r w:rsidR="00F6218B">
        <w:t xml:space="preserve">he primary focus of the paper by Aucott </w:t>
      </w:r>
      <w:r w:rsidR="00F6218B" w:rsidRPr="0094497B">
        <w:rPr>
          <w:i/>
        </w:rPr>
        <w:t>et al</w:t>
      </w:r>
      <w:r w:rsidR="00F6218B">
        <w:t xml:space="preserve"> was </w:t>
      </w:r>
      <w:r w:rsidR="007F71D0">
        <w:t>maternal smoking</w:t>
      </w:r>
      <w:r w:rsidR="004D3E8B">
        <w:t xml:space="preserve"> but</w:t>
      </w:r>
      <w:r w:rsidR="002B4D95">
        <w:t xml:space="preserve"> </w:t>
      </w:r>
      <w:r w:rsidR="00F6218B">
        <w:t xml:space="preserve">they also provide </w:t>
      </w:r>
      <w:r w:rsidR="000F1A76">
        <w:t>results</w:t>
      </w:r>
      <w:r w:rsidR="00E0668E">
        <w:t xml:space="preserve"> </w:t>
      </w:r>
      <w:r w:rsidR="002B4D95">
        <w:t>for children being affected by overweight</w:t>
      </w:r>
      <w:r w:rsidR="00E17D49">
        <w:t>/</w:t>
      </w:r>
      <w:r w:rsidR="002B4D95">
        <w:t>obesity</w:t>
      </w:r>
      <w:r w:rsidR="00E0668E">
        <w:t xml:space="preserve"> based on percentage maternal weight change</w:t>
      </w:r>
      <w:r w:rsidR="00F6218B">
        <w:t xml:space="preserve"> </w:t>
      </w:r>
      <w:r w:rsidR="00E0668E">
        <w:t>between pregnancies</w:t>
      </w:r>
      <w:r w:rsidR="00F84B0F">
        <w:t xml:space="preserve"> </w:t>
      </w:r>
      <w:r w:rsidR="00F84B0F">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F84B0F">
        <w:fldChar w:fldCharType="separate"/>
      </w:r>
      <w:r w:rsidR="00B07A03" w:rsidRPr="00B07A03">
        <w:rPr>
          <w:noProof/>
          <w:vertAlign w:val="superscript"/>
        </w:rPr>
        <w:t>30</w:t>
      </w:r>
      <w:r w:rsidR="00F84B0F">
        <w:fldChar w:fldCharType="end"/>
      </w:r>
      <w:r w:rsidR="00E0668E">
        <w:t>.</w:t>
      </w:r>
      <w:r w:rsidR="00945C6C">
        <w:t xml:space="preserve"> </w:t>
      </w:r>
      <w:r w:rsidR="00D43E10">
        <w:t xml:space="preserve"> </w:t>
      </w:r>
      <w:r w:rsidR="00AC7044">
        <w:t xml:space="preserve"> T</w:t>
      </w:r>
      <w:r w:rsidR="00B327E0">
        <w:t>hey found f</w:t>
      </w:r>
      <w:r w:rsidR="00E64B36">
        <w:t xml:space="preserve">or a loss of </w:t>
      </w:r>
      <w:r w:rsidR="00E64B36">
        <w:rPr>
          <w:rFonts w:cstheme="minorHAnsi"/>
        </w:rPr>
        <w:t>≥</w:t>
      </w:r>
      <w:r w:rsidR="00E64B36">
        <w:t xml:space="preserve"> 10%</w:t>
      </w:r>
      <w:r w:rsidR="007F71D0">
        <w:t xml:space="preserve"> (</w:t>
      </w:r>
      <w:r w:rsidR="00D43E10">
        <w:t xml:space="preserve">compared with a </w:t>
      </w:r>
      <w:r w:rsidR="00D94C29">
        <w:t xml:space="preserve">change </w:t>
      </w:r>
      <w:r w:rsidR="00D43E10">
        <w:t xml:space="preserve">of </w:t>
      </w:r>
      <w:r w:rsidR="00D43E10">
        <w:rPr>
          <w:rFonts w:cstheme="minorHAnsi"/>
        </w:rPr>
        <w:t>±</w:t>
      </w:r>
      <w:r w:rsidR="00C452C0">
        <w:t xml:space="preserve"> 3%</w:t>
      </w:r>
      <w:r w:rsidR="007F71D0">
        <w:t xml:space="preserve">) </w:t>
      </w:r>
      <w:r w:rsidR="00D43E10">
        <w:t xml:space="preserve">the odds of children being affected by overweight or obesity </w:t>
      </w:r>
      <w:r w:rsidR="00B821A4">
        <w:t>we</w:t>
      </w:r>
      <w:r w:rsidR="00D43E10">
        <w:t>re increased</w:t>
      </w:r>
      <w:r w:rsidR="00C452C0">
        <w:t xml:space="preserve"> </w:t>
      </w:r>
      <w:r w:rsidR="00C04C8C">
        <w:t xml:space="preserve">by 30% and </w:t>
      </w:r>
      <w:r w:rsidR="00E81938">
        <w:t>9</w:t>
      </w:r>
      <w:r w:rsidR="005D2A83">
        <w:t>0%</w:t>
      </w:r>
      <w:r w:rsidR="00D82D18">
        <w:t xml:space="preserve"> respectively</w:t>
      </w:r>
      <w:r w:rsidR="00051C13">
        <w:t xml:space="preserve"> and that mean</w:t>
      </w:r>
      <w:r w:rsidR="00D43E10">
        <w:t xml:space="preserve"> BMI </w:t>
      </w:r>
      <w:r w:rsidR="00D43E10">
        <w:rPr>
          <w:i/>
        </w:rPr>
        <w:t>z</w:t>
      </w:r>
      <w:r w:rsidR="00E64B36">
        <w:t>-score was</w:t>
      </w:r>
      <w:r w:rsidR="00D43E10">
        <w:t xml:space="preserve"> </w:t>
      </w:r>
      <w:r w:rsidR="007F71D0">
        <w:t xml:space="preserve">also </w:t>
      </w:r>
      <w:r w:rsidR="00D43E10">
        <w:t>higher</w:t>
      </w:r>
      <w:r w:rsidR="00766D3A">
        <w:t xml:space="preserve"> for a gain of </w:t>
      </w:r>
      <w:r w:rsidR="00766D3A">
        <w:rPr>
          <w:rFonts w:cstheme="minorHAnsi"/>
        </w:rPr>
        <w:t>≥</w:t>
      </w:r>
      <w:r w:rsidR="00766D3A">
        <w:t xml:space="preserve"> 10%</w:t>
      </w:r>
      <w:r w:rsidR="007F71D0">
        <w:t xml:space="preserve"> (</w:t>
      </w:r>
      <w:r w:rsidR="00766D3A">
        <w:t xml:space="preserve">compared with a change of </w:t>
      </w:r>
      <w:r w:rsidR="00766D3A">
        <w:rPr>
          <w:rFonts w:cstheme="minorHAnsi"/>
        </w:rPr>
        <w:t>±</w:t>
      </w:r>
      <w:r w:rsidR="00766D3A">
        <w:t xml:space="preserve"> 3%</w:t>
      </w:r>
      <w:r w:rsidR="007F71D0">
        <w:t>)</w:t>
      </w:r>
      <w:r w:rsidR="00A94877">
        <w:t xml:space="preserve"> </w:t>
      </w:r>
      <w:r w:rsidR="00051C13">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051C13">
        <w:instrText xml:space="preserve"> ADDIN EN.CITE </w:instrText>
      </w:r>
      <w:r w:rsidR="00051C13">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051C13">
        <w:instrText xml:space="preserve"> ADDIN EN.CITE.DATA </w:instrText>
      </w:r>
      <w:r w:rsidR="00051C13">
        <w:fldChar w:fldCharType="end"/>
      </w:r>
      <w:r w:rsidR="00051C13">
        <w:fldChar w:fldCharType="separate"/>
      </w:r>
      <w:r w:rsidR="00051C13" w:rsidRPr="00051C13">
        <w:rPr>
          <w:noProof/>
          <w:vertAlign w:val="superscript"/>
        </w:rPr>
        <w:t>30</w:t>
      </w:r>
      <w:r w:rsidR="00051C13">
        <w:fldChar w:fldCharType="end"/>
      </w:r>
      <w:r w:rsidR="00B07095">
        <w:t xml:space="preserve"> </w:t>
      </w:r>
      <w:r w:rsidR="00A94877">
        <w:t>(Table 3)</w:t>
      </w:r>
      <w:r w:rsidR="00D43E10">
        <w:t>.</w:t>
      </w:r>
      <w:r w:rsidR="008C2755">
        <w:t xml:space="preserve"> </w:t>
      </w:r>
    </w:p>
    <w:p w14:paraId="7F52FBE3" w14:textId="01BE1641" w:rsidR="00804602" w:rsidRDefault="004B764A" w:rsidP="00093949">
      <w:pPr>
        <w:spacing w:line="480" w:lineRule="auto"/>
      </w:pPr>
      <w:r>
        <w:lastRenderedPageBreak/>
        <w:t>T</w:t>
      </w:r>
      <w:r w:rsidR="00804602">
        <w:t xml:space="preserve">he studies by Aucott </w:t>
      </w:r>
      <w:r w:rsidR="00804602" w:rsidRPr="00034C76">
        <w:rPr>
          <w:i/>
        </w:rPr>
        <w:t>et al</w:t>
      </w:r>
      <w:r w:rsidR="00804602">
        <w:t xml:space="preserve"> </w:t>
      </w:r>
      <w:r w:rsidR="00804602">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804602">
        <w:fldChar w:fldCharType="separate"/>
      </w:r>
      <w:r w:rsidR="00B07A03" w:rsidRPr="00B07A03">
        <w:rPr>
          <w:noProof/>
          <w:vertAlign w:val="superscript"/>
        </w:rPr>
        <w:t>30</w:t>
      </w:r>
      <w:r w:rsidR="00804602">
        <w:fldChar w:fldCharType="end"/>
      </w:r>
      <w:r w:rsidR="00804602">
        <w:t xml:space="preserve"> and Willmer </w:t>
      </w:r>
      <w:r w:rsidR="00804602" w:rsidRPr="00034C76">
        <w:rPr>
          <w:i/>
        </w:rPr>
        <w:t>et al</w:t>
      </w:r>
      <w:r w:rsidR="00804602">
        <w:rPr>
          <w:i/>
        </w:rPr>
        <w:t xml:space="preserve"> </w:t>
      </w:r>
      <w:r w:rsidR="00804602">
        <w:rPr>
          <w:i/>
        </w:rPr>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rPr>
          <w:i/>
        </w:rPr>
        <w:instrText xml:space="preserve"> ADDIN EN.CITE </w:instrText>
      </w:r>
      <w:r w:rsidR="00A43BE5">
        <w:rPr>
          <w:i/>
        </w:rPr>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rPr>
          <w:i/>
        </w:rPr>
        <w:instrText xml:space="preserve"> ADDIN EN.CITE.DATA </w:instrText>
      </w:r>
      <w:r w:rsidR="00A43BE5">
        <w:rPr>
          <w:i/>
        </w:rPr>
      </w:r>
      <w:r w:rsidR="00A43BE5">
        <w:rPr>
          <w:i/>
        </w:rPr>
        <w:fldChar w:fldCharType="end"/>
      </w:r>
      <w:r w:rsidR="00804602">
        <w:rPr>
          <w:i/>
        </w:rPr>
      </w:r>
      <w:r w:rsidR="00804602">
        <w:rPr>
          <w:i/>
        </w:rPr>
        <w:fldChar w:fldCharType="separate"/>
      </w:r>
      <w:r w:rsidR="00B07A03" w:rsidRPr="00B07A03">
        <w:rPr>
          <w:i/>
          <w:noProof/>
          <w:vertAlign w:val="superscript"/>
        </w:rPr>
        <w:t>37</w:t>
      </w:r>
      <w:r w:rsidR="00804602">
        <w:rPr>
          <w:i/>
        </w:rPr>
        <w:fldChar w:fldCharType="end"/>
      </w:r>
      <w:r w:rsidR="00804602">
        <w:t xml:space="preserve"> utilised routinely collected population level data </w:t>
      </w:r>
      <w:r w:rsidR="00B07F24">
        <w:t xml:space="preserve">in Scotland and Sweden respectively </w:t>
      </w:r>
      <w:r w:rsidR="00804602">
        <w:t xml:space="preserve">and </w:t>
      </w:r>
      <w:r w:rsidR="00852B19">
        <w:t>included</w:t>
      </w:r>
      <w:r w:rsidR="00804602">
        <w:t xml:space="preserve"> objectively measured outcomes</w:t>
      </w:r>
      <w:r>
        <w:t xml:space="preserve"> but</w:t>
      </w:r>
      <w:r w:rsidR="00804602">
        <w:t xml:space="preserve"> in the former, maternal and child records were linked in only 44% of cases </w:t>
      </w:r>
      <w:r w:rsidR="00B821A4">
        <w:t xml:space="preserve">while </w:t>
      </w:r>
      <w:r w:rsidR="00804602">
        <w:t>in the latter</w:t>
      </w:r>
      <w:r w:rsidR="00FA5099">
        <w:t>,</w:t>
      </w:r>
      <w:r w:rsidR="00804602">
        <w:t xml:space="preserve"> full details were only available for 71 c</w:t>
      </w:r>
      <w:r w:rsidR="00FA5099">
        <w:t xml:space="preserve">hild-woman triads.  </w:t>
      </w:r>
      <w:r w:rsidR="007F71D0">
        <w:t>All the exposure and outcome measurements in the</w:t>
      </w:r>
      <w:r w:rsidR="00804602">
        <w:t xml:space="preserve"> Adane </w:t>
      </w:r>
      <w:r w:rsidR="00804602" w:rsidRPr="00034C76">
        <w:rPr>
          <w:i/>
        </w:rPr>
        <w:t>et al</w:t>
      </w:r>
      <w:r w:rsidR="00804602">
        <w:rPr>
          <w:i/>
        </w:rPr>
        <w:t xml:space="preserve"> </w:t>
      </w:r>
      <w:r w:rsidR="00804602">
        <w:rPr>
          <w:i/>
        </w:rPr>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rPr>
          <w:i/>
        </w:rPr>
        <w:instrText xml:space="preserve"> ADDIN EN.CITE </w:instrText>
      </w:r>
      <w:r w:rsidR="00A43BE5">
        <w:rPr>
          <w:i/>
        </w:rPr>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rPr>
          <w:i/>
        </w:rPr>
        <w:instrText xml:space="preserve"> ADDIN EN.CITE.DATA </w:instrText>
      </w:r>
      <w:r w:rsidR="00A43BE5">
        <w:rPr>
          <w:i/>
        </w:rPr>
      </w:r>
      <w:r w:rsidR="00A43BE5">
        <w:rPr>
          <w:i/>
        </w:rPr>
        <w:fldChar w:fldCharType="end"/>
      </w:r>
      <w:r w:rsidR="00804602">
        <w:rPr>
          <w:i/>
        </w:rPr>
      </w:r>
      <w:r w:rsidR="00804602">
        <w:rPr>
          <w:i/>
        </w:rPr>
        <w:fldChar w:fldCharType="separate"/>
      </w:r>
      <w:r w:rsidR="00B07A03" w:rsidRPr="00B07A03">
        <w:rPr>
          <w:i/>
          <w:noProof/>
          <w:vertAlign w:val="superscript"/>
        </w:rPr>
        <w:t>29</w:t>
      </w:r>
      <w:r w:rsidR="00804602">
        <w:rPr>
          <w:i/>
        </w:rPr>
        <w:fldChar w:fldCharType="end"/>
      </w:r>
      <w:r w:rsidR="007F71D0">
        <w:t xml:space="preserve"> study </w:t>
      </w:r>
      <w:r w:rsidR="00E011C4">
        <w:t>were self-reported and</w:t>
      </w:r>
      <w:r w:rsidR="00804602">
        <w:t xml:space="preserve"> only 34% </w:t>
      </w:r>
      <w:r w:rsidR="00E011C4">
        <w:t xml:space="preserve">of women </w:t>
      </w:r>
      <w:r w:rsidR="00804602">
        <w:t>responded to the survey asking for their children’s details</w:t>
      </w:r>
      <w:r w:rsidR="002C55D1">
        <w:t>.</w:t>
      </w:r>
    </w:p>
    <w:p w14:paraId="04F1EE92" w14:textId="050ADE56" w:rsidR="000C7359" w:rsidRDefault="00245097" w:rsidP="00093949">
      <w:pPr>
        <w:pStyle w:val="Heading3"/>
        <w:spacing w:line="480" w:lineRule="auto"/>
      </w:pPr>
      <w:r>
        <w:t>Maternal s</w:t>
      </w:r>
      <w:r w:rsidR="000C7359">
        <w:t>moking status</w:t>
      </w:r>
    </w:p>
    <w:p w14:paraId="50E653DA" w14:textId="50B2C43C" w:rsidR="0046202C" w:rsidRDefault="00ED5D17" w:rsidP="002C55D1">
      <w:pPr>
        <w:spacing w:line="480" w:lineRule="auto"/>
      </w:pPr>
      <w:r>
        <w:t xml:space="preserve">Three studies considered maternal smoking status as the exposure and these were judged to be good </w:t>
      </w:r>
      <w:r>
        <w:fldChar w:fldCharType="begin">
          <w:fldData xml:space="preserve">PEVuZE5vdGU+PENpdGU+PEF1dGhvcj5BdWNvdHQ8L0F1dGhvcj48WWVhcj4yMDE3PC9ZZWFyPjxS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</w:fldData>
        </w:fldChar>
      </w:r>
      <w:r>
        <w:instrText xml:space="preserve"> ADDIN EN.CITE </w:instrText>
      </w:r>
      <w:r>
        <w:fldChar w:fldCharType="begin">
          <w:fldData xml:space="preserve">PEVuZE5vdGU+PENpdGU+PEF1dGhvcj5BdWNvdHQ8L0F1dGhvcj48WWVhcj4yMDE3PC9ZZWFyPjxS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</w:fldData>
        </w:fldChar>
      </w:r>
      <w:r>
        <w:instrText xml:space="preserve"> ADDIN EN.CITE.DATA </w:instrText>
      </w:r>
      <w:r>
        <w:fldChar w:fldCharType="end"/>
      </w:r>
      <w:r>
        <w:fldChar w:fldCharType="separate"/>
      </w:r>
      <w:r w:rsidRPr="00ED5D17">
        <w:rPr>
          <w:noProof/>
          <w:vertAlign w:val="superscript"/>
        </w:rPr>
        <w:t>30,34</w:t>
      </w:r>
      <w:r>
        <w:fldChar w:fldCharType="end"/>
      </w:r>
      <w:r w:rsidR="00B07095">
        <w:t xml:space="preserve"> </w:t>
      </w:r>
      <w:r>
        <w:t>and fair</w:t>
      </w:r>
      <w:r w:rsidR="00B07095">
        <w:t xml:space="preserve"> </w:t>
      </w:r>
      <w: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instrText xml:space="preserve"> ADDIN EN.CITE </w:instrText>
      </w:r>
      <w: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instrText xml:space="preserve"> ADDIN EN.CITE.DATA </w:instrText>
      </w:r>
      <w:r>
        <w:fldChar w:fldCharType="end"/>
      </w:r>
      <w:r>
        <w:fldChar w:fldCharType="separate"/>
      </w:r>
      <w:r w:rsidRPr="00ED5D17">
        <w:rPr>
          <w:noProof/>
          <w:vertAlign w:val="superscript"/>
        </w:rPr>
        <w:t>40</w:t>
      </w:r>
      <w:r>
        <w:fldChar w:fldCharType="end"/>
      </w:r>
      <w:r>
        <w:t xml:space="preserve">  in terms of their risk of bias (Table 1).</w:t>
      </w:r>
    </w:p>
    <w:p w14:paraId="52336746" w14:textId="5C306267" w:rsidR="005D66F3" w:rsidRDefault="00391738" w:rsidP="00093949">
      <w:pPr>
        <w:spacing w:line="480" w:lineRule="auto"/>
      </w:pPr>
      <w:r>
        <w:t xml:space="preserve">Aucott </w:t>
      </w:r>
      <w:r w:rsidRPr="00391738">
        <w:rPr>
          <w:i/>
        </w:rPr>
        <w:t>et al</w:t>
      </w:r>
      <w:r>
        <w:rPr>
          <w:i/>
        </w:rPr>
        <w:t xml:space="preserve"> </w:t>
      </w:r>
      <w:r w:rsidRPr="00391738">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Pr="00391738">
        <w:fldChar w:fldCharType="separate"/>
      </w:r>
      <w:r w:rsidR="00B07A03" w:rsidRPr="00B07A03">
        <w:rPr>
          <w:noProof/>
          <w:vertAlign w:val="superscript"/>
        </w:rPr>
        <w:t>30</w:t>
      </w:r>
      <w:r w:rsidRPr="00391738">
        <w:fldChar w:fldCharType="end"/>
      </w:r>
      <w:r>
        <w:t xml:space="preserve"> </w:t>
      </w:r>
      <w:r w:rsidR="00034E0F">
        <w:t xml:space="preserve">  found that s</w:t>
      </w:r>
      <w:r w:rsidRPr="00C769D7">
        <w:t>iblings</w:t>
      </w:r>
      <w:r>
        <w:t xml:space="preserve"> born after a mother had started smoking</w:t>
      </w:r>
      <w:r w:rsidR="006322D0">
        <w:t xml:space="preserve"> between pregnancies</w:t>
      </w:r>
      <w:r w:rsidR="00DF08D2">
        <w:t xml:space="preserve"> </w:t>
      </w:r>
      <w:r w:rsidR="00660AF1">
        <w:t>(</w:t>
      </w:r>
      <w:r w:rsidR="00DF08D2">
        <w:t>i.e. she did not s</w:t>
      </w:r>
      <w:r w:rsidR="00660AF1">
        <w:t>moke</w:t>
      </w:r>
      <w:r w:rsidR="00DF08D2">
        <w:t xml:space="preserve"> in her first pregnancy but did in her second</w:t>
      </w:r>
      <w:r w:rsidR="00660AF1">
        <w:t>)</w:t>
      </w:r>
      <w:r w:rsidR="00DF08D2">
        <w:t xml:space="preserve"> </w:t>
      </w:r>
      <w:r>
        <w:t xml:space="preserve">had higher mean BMI </w:t>
      </w:r>
      <w:r>
        <w:rPr>
          <w:i/>
        </w:rPr>
        <w:t>z</w:t>
      </w:r>
      <w:r>
        <w:t xml:space="preserve">-scores </w:t>
      </w:r>
      <w:r w:rsidR="00BC2C08">
        <w:t xml:space="preserve">at age 5 </w:t>
      </w:r>
      <w:r>
        <w:t>than older siblings</w:t>
      </w:r>
      <w:r w:rsidR="008B3889">
        <w:t xml:space="preserve"> who were unexposed</w:t>
      </w:r>
      <w:r w:rsidR="007A08BF">
        <w:t xml:space="preserve"> </w:t>
      </w:r>
      <w:r w:rsidR="00051C13">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051C13">
        <w:instrText xml:space="preserve"> ADDIN EN.CITE </w:instrText>
      </w:r>
      <w:r w:rsidR="00051C13">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051C13">
        <w:instrText xml:space="preserve"> ADDIN EN.CITE.DATA </w:instrText>
      </w:r>
      <w:r w:rsidR="00051C13">
        <w:fldChar w:fldCharType="end"/>
      </w:r>
      <w:r w:rsidR="00051C13">
        <w:fldChar w:fldCharType="separate"/>
      </w:r>
      <w:r w:rsidR="00051C13" w:rsidRPr="00051C13">
        <w:rPr>
          <w:noProof/>
          <w:vertAlign w:val="superscript"/>
        </w:rPr>
        <w:t>30</w:t>
      </w:r>
      <w:r w:rsidR="00051C13">
        <w:fldChar w:fldCharType="end"/>
      </w:r>
      <w:r w:rsidR="00034E0F">
        <w:t xml:space="preserve"> </w:t>
      </w:r>
      <w:r w:rsidR="007A08BF">
        <w:t>(Table3)</w:t>
      </w:r>
      <w:r>
        <w:t xml:space="preserve">.   </w:t>
      </w:r>
      <w:r w:rsidR="00051C13">
        <w:t xml:space="preserve"> </w:t>
      </w:r>
      <w:r>
        <w:t xml:space="preserve">BMI </w:t>
      </w:r>
      <w:r>
        <w:rPr>
          <w:i/>
        </w:rPr>
        <w:t>z</w:t>
      </w:r>
      <w:r>
        <w:t xml:space="preserve">-score was also higher in the </w:t>
      </w:r>
      <w:r w:rsidR="00BC2C08">
        <w:t xml:space="preserve">younger </w:t>
      </w:r>
      <w:r w:rsidR="00311E4D">
        <w:t xml:space="preserve">sibling </w:t>
      </w:r>
      <w:r w:rsidR="00BC2C08">
        <w:t>compa</w:t>
      </w:r>
      <w:r w:rsidR="00C61B93">
        <w:t>red to the older sibling</w:t>
      </w:r>
      <w:r w:rsidR="00051C13">
        <w:t xml:space="preserve"> where a mother smoked in both pregnancies but they found no</w:t>
      </w:r>
      <w:r w:rsidR="00BC2C08">
        <w:t xml:space="preserve"> significant difference where a mother quit smoking between pregnancies</w:t>
      </w:r>
      <w:r w:rsidR="00DF08D2">
        <w:t xml:space="preserve"> </w:t>
      </w:r>
      <w:r w:rsidR="00137A81">
        <w:t>(</w:t>
      </w:r>
      <w:r w:rsidR="00DF08D2">
        <w:t>i.e. where she was a smoker in the first but not the second pregnancy</w:t>
      </w:r>
      <w:r w:rsidR="00137A81">
        <w:t>)</w:t>
      </w:r>
      <w:r w:rsidR="00836F6A">
        <w:t xml:space="preserve"> </w:t>
      </w:r>
      <w:r w:rsidR="005B7C8F">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5B7C8F">
        <w:fldChar w:fldCharType="separate"/>
      </w:r>
      <w:r w:rsidR="00B07A03" w:rsidRPr="00B07A03">
        <w:rPr>
          <w:noProof/>
          <w:vertAlign w:val="superscript"/>
        </w:rPr>
        <w:t>30</w:t>
      </w:r>
      <w:r w:rsidR="005B7C8F">
        <w:fldChar w:fldCharType="end"/>
      </w:r>
      <w:r w:rsidR="00BC2C08">
        <w:t>.</w:t>
      </w:r>
      <w:r w:rsidR="005B7C8F">
        <w:t xml:space="preserve">  </w:t>
      </w:r>
    </w:p>
    <w:p w14:paraId="1BEEC724" w14:textId="11C6D75E" w:rsidR="00945C6C" w:rsidRPr="00945C6C" w:rsidRDefault="005D66F3" w:rsidP="00093949">
      <w:pPr>
        <w:spacing w:line="480" w:lineRule="auto"/>
      </w:pPr>
      <w:r>
        <w:t xml:space="preserve">Without sibling analysis, </w:t>
      </w:r>
      <w:r w:rsidR="00034E0F">
        <w:t xml:space="preserve"> and </w:t>
      </w:r>
      <w:r w:rsidR="000A088C">
        <w:t>c</w:t>
      </w:r>
      <w:r w:rsidR="00945C6C">
        <w:t xml:space="preserve">ompared to never smokers, mean </w:t>
      </w:r>
      <w:r w:rsidR="00B821A4">
        <w:t xml:space="preserve">offspring </w:t>
      </w:r>
      <w:r w:rsidR="00945C6C">
        <w:t xml:space="preserve">BMI </w:t>
      </w:r>
      <w:r w:rsidR="00945C6C">
        <w:rPr>
          <w:i/>
        </w:rPr>
        <w:t>z</w:t>
      </w:r>
      <w:r w:rsidR="00945C6C">
        <w:t xml:space="preserve">-score </w:t>
      </w:r>
      <w:r w:rsidR="005051A7">
        <w:t xml:space="preserve">and the odds of overweight/obesity </w:t>
      </w:r>
      <w:r w:rsidR="00945C6C">
        <w:t>where mothers started smoking between pregnancies, always smoked or quit</w:t>
      </w:r>
      <w:r w:rsidR="00DF08D2">
        <w:t xml:space="preserve"> between pregnancies</w:t>
      </w:r>
      <w:r w:rsidR="00945C6C">
        <w:t xml:space="preserve"> w</w:t>
      </w:r>
      <w:r w:rsidR="005051A7">
        <w:t>ere</w:t>
      </w:r>
      <w:r w:rsidR="00945C6C">
        <w:t xml:space="preserve"> higher </w:t>
      </w:r>
      <w:r w:rsidR="00945C6C">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945C6C">
        <w:fldChar w:fldCharType="separate"/>
      </w:r>
      <w:r w:rsidR="00B07A03" w:rsidRPr="00B07A03">
        <w:rPr>
          <w:noProof/>
          <w:vertAlign w:val="superscript"/>
        </w:rPr>
        <w:t>30</w:t>
      </w:r>
      <w:r w:rsidR="00945C6C">
        <w:fldChar w:fldCharType="end"/>
      </w:r>
      <w:r w:rsidR="007A08BF">
        <w:t xml:space="preserve"> (Table 3)</w:t>
      </w:r>
      <w:r w:rsidR="00945C6C">
        <w:t>.</w:t>
      </w:r>
      <w:r w:rsidR="00AB0B1C">
        <w:t xml:space="preserve"> </w:t>
      </w:r>
      <w:r w:rsidR="005051A7">
        <w:t xml:space="preserve"> </w:t>
      </w:r>
    </w:p>
    <w:p w14:paraId="2C763997" w14:textId="1D155A18" w:rsidR="00BC2C08" w:rsidRDefault="00BC2C08" w:rsidP="00093949">
      <w:pPr>
        <w:spacing w:line="480" w:lineRule="auto"/>
      </w:pPr>
      <w:r>
        <w:t xml:space="preserve">Iliadou </w:t>
      </w:r>
      <w:r>
        <w:rPr>
          <w:i/>
        </w:rPr>
        <w:t>et al</w:t>
      </w:r>
      <w:r>
        <w:t xml:space="preserve"> </w:t>
      </w:r>
      <w:r>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 </w:instrText>
      </w:r>
      <w:r w:rsidR="00CC639E">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DATA </w:instrText>
      </w:r>
      <w:r w:rsidR="00CC639E">
        <w:fldChar w:fldCharType="end"/>
      </w:r>
      <w:r>
        <w:fldChar w:fldCharType="separate"/>
      </w:r>
      <w:r w:rsidR="00B07A03" w:rsidRPr="00B07A03">
        <w:rPr>
          <w:noProof/>
          <w:vertAlign w:val="superscript"/>
        </w:rPr>
        <w:t>34</w:t>
      </w:r>
      <w:r>
        <w:fldChar w:fldCharType="end"/>
      </w:r>
      <w:r w:rsidR="00C769D7">
        <w:t xml:space="preserve"> </w:t>
      </w:r>
      <w:r w:rsidR="00F24B46">
        <w:t xml:space="preserve">found </w:t>
      </w:r>
      <w:r w:rsidR="00902793">
        <w:t xml:space="preserve"> increased odds of </w:t>
      </w:r>
      <w:r w:rsidR="00D24BAB">
        <w:t xml:space="preserve"> being affected by </w:t>
      </w:r>
      <w:r w:rsidR="00902793">
        <w:t xml:space="preserve">overweight only </w:t>
      </w:r>
      <w:r w:rsidR="004265F7">
        <w:t xml:space="preserve">where the mother smoked </w:t>
      </w:r>
      <w:r w:rsidR="00902793">
        <w:t xml:space="preserve">in both </w:t>
      </w:r>
      <w:r w:rsidR="00F900CB">
        <w:t>m</w:t>
      </w:r>
      <w:r w:rsidR="00902793">
        <w:t>ale pregnancies</w:t>
      </w:r>
      <w:r w:rsidR="006D01AF">
        <w:t xml:space="preserve">, compared with </w:t>
      </w:r>
      <w:r w:rsidR="00F900CB">
        <w:t>mothers</w:t>
      </w:r>
      <w:r w:rsidR="006D01AF">
        <w:t xml:space="preserve"> who did not smoke during </w:t>
      </w:r>
      <w:r w:rsidR="006322D0">
        <w:t xml:space="preserve">either </w:t>
      </w:r>
      <w:r w:rsidR="006D01AF">
        <w:t>pregnancy</w:t>
      </w:r>
      <w:r w:rsidR="00836F6A">
        <w:t xml:space="preserve"> </w:t>
      </w:r>
      <w:r w:rsidR="00836F6A">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 </w:instrText>
      </w:r>
      <w:r w:rsidR="00CC639E">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DATA </w:instrText>
      </w:r>
      <w:r w:rsidR="00CC639E">
        <w:fldChar w:fldCharType="end"/>
      </w:r>
      <w:r w:rsidR="00836F6A">
        <w:fldChar w:fldCharType="separate"/>
      </w:r>
      <w:r w:rsidR="00B07A03" w:rsidRPr="00B07A03">
        <w:rPr>
          <w:noProof/>
          <w:vertAlign w:val="superscript"/>
        </w:rPr>
        <w:t>34</w:t>
      </w:r>
      <w:r w:rsidR="00836F6A">
        <w:fldChar w:fldCharType="end"/>
      </w:r>
      <w:r w:rsidR="00F07CCD">
        <w:t xml:space="preserve"> (Table 3)</w:t>
      </w:r>
      <w:r w:rsidR="004265F7">
        <w:t xml:space="preserve">.  </w:t>
      </w:r>
      <w:r w:rsidR="008D5410">
        <w:t xml:space="preserve">The odds were not increased where a mother smoked only in her first or only in her second pregnancy.  </w:t>
      </w:r>
      <w:r w:rsidR="004265F7">
        <w:t xml:space="preserve">They </w:t>
      </w:r>
      <w:r w:rsidR="0001453E">
        <w:t xml:space="preserve">found no effect where the association was evaluated within </w:t>
      </w:r>
      <w:r w:rsidR="004265F7">
        <w:t>full and half sibling</w:t>
      </w:r>
      <w:r w:rsidR="0001453E">
        <w:t xml:space="preserve"> pair</w:t>
      </w:r>
      <w:r w:rsidR="004265F7">
        <w:t>s</w:t>
      </w:r>
      <w:r w:rsidR="00F900CB">
        <w:t xml:space="preserve"> </w:t>
      </w:r>
      <w:r w:rsidR="00836F6A">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 </w:instrText>
      </w:r>
      <w:r w:rsidR="00CC639E">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DATA </w:instrText>
      </w:r>
      <w:r w:rsidR="00CC639E">
        <w:fldChar w:fldCharType="end"/>
      </w:r>
      <w:r w:rsidR="00836F6A">
        <w:fldChar w:fldCharType="separate"/>
      </w:r>
      <w:r w:rsidR="00B07A03" w:rsidRPr="00B07A03">
        <w:rPr>
          <w:noProof/>
          <w:vertAlign w:val="superscript"/>
        </w:rPr>
        <w:t>34</w:t>
      </w:r>
      <w:r w:rsidR="00836F6A">
        <w:fldChar w:fldCharType="end"/>
      </w:r>
      <w:r w:rsidR="00836F6A">
        <w:t>.</w:t>
      </w:r>
    </w:p>
    <w:p w14:paraId="1AFC92C9" w14:textId="0AB9CC64" w:rsidR="006206B5" w:rsidRDefault="00ED3886" w:rsidP="00093949">
      <w:pPr>
        <w:spacing w:line="480" w:lineRule="auto"/>
      </w:pPr>
      <w:r>
        <w:lastRenderedPageBreak/>
        <w:t xml:space="preserve">Albers </w:t>
      </w:r>
      <w:r w:rsidRPr="00ED3886">
        <w:rPr>
          <w:i/>
        </w:rPr>
        <w:t>et al</w:t>
      </w:r>
      <w:r>
        <w:t xml:space="preserve"> </w:t>
      </w:r>
      <w: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fldChar w:fldCharType="separate"/>
      </w:r>
      <w:r w:rsidR="00B07A03" w:rsidRPr="00B07A03">
        <w:rPr>
          <w:noProof/>
          <w:vertAlign w:val="superscript"/>
        </w:rPr>
        <w:t>40</w:t>
      </w:r>
      <w:r>
        <w:fldChar w:fldCharType="end"/>
      </w:r>
      <w:r w:rsidR="00A340ED">
        <w:t xml:space="preserve"> performed an</w:t>
      </w:r>
      <w:r w:rsidR="00E24440">
        <w:t xml:space="preserve"> individual patient data meta-analysis on five studies</w:t>
      </w:r>
      <w:r w:rsidR="00A340ED">
        <w:t xml:space="preserve"> to analyse differences in the number of cigarettes smoked across successive pregnancies and the dose dependent relationship with offspring BMI</w:t>
      </w:r>
      <w:r w:rsidR="005051A7">
        <w:t xml:space="preserve"> (Table 1)</w:t>
      </w:r>
      <w:r w:rsidR="00A340ED">
        <w:t xml:space="preserve">. </w:t>
      </w:r>
      <w:r w:rsidR="00892ADA">
        <w:rPr>
          <w:i/>
        </w:rPr>
        <w:t xml:space="preserve">  </w:t>
      </w:r>
      <w:r w:rsidR="00E24440">
        <w:t>T</w:t>
      </w:r>
      <w:r w:rsidR="00A340ED">
        <w:t>hey found</w:t>
      </w:r>
      <w:r w:rsidR="004C5587">
        <w:t xml:space="preserve"> that</w:t>
      </w:r>
      <w:r w:rsidR="00E24440" w:rsidDel="00E24440">
        <w:t xml:space="preserve"> </w:t>
      </w:r>
      <w:r w:rsidR="00E24440">
        <w:t>e</w:t>
      </w:r>
      <w:r w:rsidR="00A340ED">
        <w:t xml:space="preserve">ach additional cigarette smoked a day </w:t>
      </w:r>
      <w:r w:rsidR="008F7FF7">
        <w:t>in</w:t>
      </w:r>
      <w:r w:rsidR="00A340ED">
        <w:t xml:space="preserve"> sibling pregnancies increased</w:t>
      </w:r>
      <w:r w:rsidR="0028294C">
        <w:t xml:space="preserve"> offspring</w:t>
      </w:r>
      <w:r w:rsidR="00A340ED">
        <w:t xml:space="preserve"> BMI </w:t>
      </w:r>
      <w:r w:rsidR="00A340ED" w:rsidRPr="00A340ED">
        <w:t>z</w:t>
      </w:r>
      <w:r w:rsidR="00A340ED">
        <w:t>-score</w:t>
      </w:r>
      <w:r w:rsidR="004C5587">
        <w:t xml:space="preserve"> </w:t>
      </w:r>
      <w:r w:rsidR="004C5587">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rsidR="004C5587">
        <w:fldChar w:fldCharType="separate"/>
      </w:r>
      <w:r w:rsidR="00B07A03" w:rsidRPr="00B07A03">
        <w:rPr>
          <w:noProof/>
          <w:vertAlign w:val="superscript"/>
        </w:rPr>
        <w:t>40</w:t>
      </w:r>
      <w:r w:rsidR="004C5587">
        <w:fldChar w:fldCharType="end"/>
      </w:r>
      <w:r w:rsidR="00AB10CF">
        <w:t xml:space="preserve"> (Table 3)</w:t>
      </w:r>
      <w:r w:rsidR="00A340ED">
        <w:t>.</w:t>
      </w:r>
      <w:r w:rsidR="0048225E">
        <w:t xml:space="preserve">  </w:t>
      </w:r>
    </w:p>
    <w:p w14:paraId="1374E133" w14:textId="6A47145A" w:rsidR="006F256A" w:rsidRPr="00BC2C08" w:rsidRDefault="00ED5D17" w:rsidP="006F256A">
      <w:pPr>
        <w:spacing w:line="480" w:lineRule="auto"/>
      </w:pPr>
      <w:r>
        <w:t>In both the</w:t>
      </w:r>
      <w:r w:rsidR="00955C56">
        <w:t xml:space="preserve"> Aucott </w:t>
      </w:r>
      <w:r w:rsidR="00955C56" w:rsidRPr="00714B5A">
        <w:rPr>
          <w:i/>
        </w:rPr>
        <w:t>et al</w:t>
      </w:r>
      <w:r w:rsidR="00955C56">
        <w:t xml:space="preserve"> </w:t>
      </w:r>
      <w:r w:rsidR="008F449C">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 </w:instrText>
      </w:r>
      <w:r w:rsidR="00A43BE5">
        <w:fldChar w:fldCharType="begin">
          <w:fldData xml:space="preserve">PEVuZE5vdGU+PENpdGU+PEF1dGhvcj5BdWNvdHQ8L0F1dGhvcj48WWVhcj4yMDE3PC9ZZWFyPjxS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==
</w:fldData>
        </w:fldChar>
      </w:r>
      <w:r w:rsidR="00A43BE5">
        <w:instrText xml:space="preserve"> ADDIN EN.CITE.DATA </w:instrText>
      </w:r>
      <w:r w:rsidR="00A43BE5">
        <w:fldChar w:fldCharType="end"/>
      </w:r>
      <w:r w:rsidR="008F449C">
        <w:fldChar w:fldCharType="separate"/>
      </w:r>
      <w:r w:rsidR="00B07A03" w:rsidRPr="00B07A03">
        <w:rPr>
          <w:noProof/>
          <w:vertAlign w:val="superscript"/>
        </w:rPr>
        <w:t>30</w:t>
      </w:r>
      <w:r w:rsidR="008F449C">
        <w:fldChar w:fldCharType="end"/>
      </w:r>
      <w:r w:rsidR="008F449C">
        <w:t xml:space="preserve"> </w:t>
      </w:r>
      <w:r w:rsidR="00955C56">
        <w:t>and Iliadou</w:t>
      </w:r>
      <w:r w:rsidR="007F5AE1">
        <w:t xml:space="preserve"> </w:t>
      </w:r>
      <w:r w:rsidR="007F5AE1">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7F5AE1">
        <w:instrText xml:space="preserve"> ADDIN EN.CITE </w:instrText>
      </w:r>
      <w:r w:rsidR="007F5AE1">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7F5AE1">
        <w:instrText xml:space="preserve"> ADDIN EN.CITE.DATA </w:instrText>
      </w:r>
      <w:r w:rsidR="007F5AE1">
        <w:fldChar w:fldCharType="end"/>
      </w:r>
      <w:r w:rsidR="007F5AE1">
        <w:fldChar w:fldCharType="separate"/>
      </w:r>
      <w:r w:rsidR="007F5AE1" w:rsidRPr="007F5AE1">
        <w:rPr>
          <w:noProof/>
          <w:vertAlign w:val="superscript"/>
        </w:rPr>
        <w:t>34</w:t>
      </w:r>
      <w:r w:rsidR="007F5AE1">
        <w:fldChar w:fldCharType="end"/>
      </w:r>
      <w:r w:rsidR="00955C56">
        <w:t xml:space="preserve"> </w:t>
      </w:r>
      <w:r w:rsidR="00955C56" w:rsidRPr="00714B5A">
        <w:rPr>
          <w:i/>
        </w:rPr>
        <w:t>et al</w:t>
      </w:r>
      <w:r w:rsidR="00955C56">
        <w:t xml:space="preserve"> </w:t>
      </w:r>
      <w:r w:rsidR="004D3E8B">
        <w:t>studies,</w:t>
      </w:r>
      <w:r w:rsidR="00955C56">
        <w:t xml:space="preserve"> smoking status was self-reported at a single point during pregnancy. </w:t>
      </w:r>
      <w:r w:rsidR="00BC4177">
        <w:t xml:space="preserve"> Three of the underlying studies used by</w:t>
      </w:r>
      <w:r w:rsidR="00955C56">
        <w:t xml:space="preserve"> Albers </w:t>
      </w:r>
      <w:r w:rsidR="00955C56" w:rsidRPr="00714B5A">
        <w:rPr>
          <w:i/>
        </w:rPr>
        <w:t>et al</w:t>
      </w:r>
      <w:r w:rsidR="008F449C">
        <w:rPr>
          <w:i/>
        </w:rPr>
        <w:t xml:space="preserve"> </w:t>
      </w:r>
      <w:r w:rsidR="008F449C">
        <w:rPr>
          <w:i/>
        </w:rP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rPr>
          <w:i/>
        </w:rPr>
        <w:instrText xml:space="preserve"> ADDIN EN.CITE </w:instrText>
      </w:r>
      <w:r w:rsidR="00A43BE5">
        <w:rPr>
          <w:i/>
        </w:rP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rPr>
          <w:i/>
        </w:rPr>
        <w:instrText xml:space="preserve"> ADDIN EN.CITE.DATA </w:instrText>
      </w:r>
      <w:r w:rsidR="00A43BE5">
        <w:rPr>
          <w:i/>
        </w:rPr>
      </w:r>
      <w:r w:rsidR="00A43BE5">
        <w:rPr>
          <w:i/>
        </w:rPr>
        <w:fldChar w:fldCharType="end"/>
      </w:r>
      <w:r w:rsidR="008F449C">
        <w:rPr>
          <w:i/>
        </w:rPr>
      </w:r>
      <w:r w:rsidR="008F449C">
        <w:rPr>
          <w:i/>
        </w:rPr>
        <w:fldChar w:fldCharType="separate"/>
      </w:r>
      <w:r w:rsidR="00B07A03" w:rsidRPr="00B07A03">
        <w:rPr>
          <w:i/>
          <w:noProof/>
          <w:vertAlign w:val="superscript"/>
        </w:rPr>
        <w:t>40</w:t>
      </w:r>
      <w:r w:rsidR="008F449C">
        <w:rPr>
          <w:i/>
        </w:rPr>
        <w:fldChar w:fldCharType="end"/>
      </w:r>
      <w:r w:rsidR="005051A7">
        <w:t xml:space="preserve"> </w:t>
      </w:r>
      <w:r w:rsidR="00BC4177">
        <w:t>had</w:t>
      </w:r>
      <w:r w:rsidR="00955C56">
        <w:t xml:space="preserve"> multiple </w:t>
      </w:r>
      <w:r w:rsidR="006F256A">
        <w:t xml:space="preserve">self-reported </w:t>
      </w:r>
      <w:r w:rsidR="00955C56">
        <w:t>measures</w:t>
      </w:r>
      <w:r w:rsidR="006F256A">
        <w:t xml:space="preserve"> of the numbers of cigarettes smoked during different stages of pregnancy and they </w:t>
      </w:r>
      <w:r w:rsidR="00BC4177">
        <w:t>used</w:t>
      </w:r>
      <w:r w:rsidR="006F256A">
        <w:t xml:space="preserve"> the maximum number at any time point in their analysis. </w:t>
      </w:r>
    </w:p>
    <w:p w14:paraId="05F01BE6" w14:textId="24D7AC4D" w:rsidR="006F256A" w:rsidRDefault="006F256A" w:rsidP="006F256A">
      <w:pPr>
        <w:pStyle w:val="Heading3"/>
        <w:spacing w:line="480" w:lineRule="auto"/>
      </w:pPr>
      <w:r>
        <w:t>Mode of birth</w:t>
      </w:r>
    </w:p>
    <w:p w14:paraId="00F9D70D" w14:textId="7A4F1036" w:rsidR="00E931A2" w:rsidRPr="00E931A2" w:rsidRDefault="00E931A2" w:rsidP="002C55D1">
      <w:pPr>
        <w:spacing w:line="480" w:lineRule="auto"/>
      </w:pPr>
      <w:r>
        <w:t>Two studies considered mode of birth as the exposure and these were judged to be good</w:t>
      </w:r>
      <w:r>
        <w:fldChar w:fldCharType="begin"/>
      </w:r>
      <w:r>
        <w:instrText xml:space="preserve"> ADDIN EN.CITE &lt;EndNote&gt;&lt;Cite&gt;&lt;Author&gt;Smithers&lt;/Author&gt;&lt;Year&gt;2017&lt;/Year&gt;&lt;RecNum&gt;284&lt;/RecNum&gt;&lt;DisplayText&gt;&lt;style face="superscript"&gt;36&lt;/style&gt;&lt;/DisplayText&gt;&lt;record&gt;&lt;rec-number&gt;284&lt;/rec-number&gt;&lt;foreign-keys&gt;&lt;key app="EN" db-id="090zsf9wavded3e0azrxv2vc5r90sv920vvp" timestamp="1575972946"&gt;284&lt;/key&gt;&lt;/foreign-keys&gt;&lt;ref-type name="Journal Article"&gt;17&lt;/ref-type&gt;&lt;contributors&gt;&lt;authors&gt;&lt;author&gt;Smithers, L. G.&lt;/author&gt;&lt;author&gt;Lynch, J. W.&lt;/author&gt;&lt;author&gt;Mol, B. W.&lt;/author&gt;&lt;author&gt;Jamieson, L.&lt;/author&gt;&lt;/authors&gt;&lt;/contributors&gt;&lt;auth-address&gt;(1)School of Public Health, University of Adelaide&amp;#xD;(2)The Robinson Institute, School of Paediatrics and Reproductive Health, University of Adelaide&amp;#xD;(3)The South Australian Health and Medical Research Institute&amp;#xD;(4)Indigenous Oral Health Unit, University of Adelaide&amp;#xD;(5)School of Social and Community Medicine, University of Bristol&lt;/auth-address&gt;&lt;titles&gt;&lt;title&gt;Cesarean birth is not associated with early childhood body mass index&lt;/title&gt;&lt;secondary-title&gt;Pediatric Obesity&lt;/secondary-title&gt;&lt;/titles&gt;&lt;periodical&gt;&lt;full-title&gt;Pediatric Obesity&lt;/full-title&gt;&lt;/periodical&gt;&lt;pages&gt;120-124&lt;/pages&gt;&lt;volume&gt;12&lt;/volume&gt;&lt;section&gt;120&lt;/section&gt;&lt;keywords&gt;&lt;keyword&gt;Anthropometry&lt;/keyword&gt;&lt;keyword&gt;body mass index&lt;/keyword&gt;&lt;keyword&gt;cesarean section&lt;/keyword&gt;&lt;keyword&gt;vaginal birth&lt;/keyword&gt;&lt;/keywords&gt;&lt;dates&gt;&lt;year&gt;2017&lt;/year&gt;&lt;pub-dates&gt;&lt;date&gt;08 / 01 /&lt;/date&gt;&lt;/pub-dates&gt;&lt;/dates&gt;&lt;publisher&gt;John Wiley and Sons Ltd&lt;/publisher&gt;&lt;isbn&gt;20476310&amp;#xD;20476302&lt;/isbn&gt;&lt;accession-num&gt;edselc.2-52.0-85008253145&lt;/accession-num&gt;&lt;work-type&gt;Article&lt;/work-type&gt;&lt;urls&gt;&lt;related-urls&gt;&lt;url&gt;http://search.ebscohost.com/login.aspx?direct=true&amp;amp;db=edselc&amp;amp;AN=edselc.2-52.0-85008253145&amp;amp;site=eds-live&lt;/url&gt;&lt;url&gt;https://onlinelibrary.wiley.com/doi/pdf/10.1111/ijpo.12180&lt;/url&gt;&lt;/related-urls&gt;&lt;/urls&gt;&lt;electronic-resource-num&gt;10.1111/ijpo.12180&lt;/electronic-resource-num&gt;&lt;remote-database-name&gt;edselc&lt;/remote-database-name&gt;&lt;remote-database-provider&gt;EBSCOhost&lt;/remote-database-provider&gt;&lt;language&gt;English&lt;/language&gt;&lt;/record&gt;&lt;/Cite&gt;&lt;/EndNote&gt;</w:instrText>
      </w:r>
      <w:r>
        <w:fldChar w:fldCharType="separate"/>
      </w:r>
      <w:r w:rsidRPr="00E931A2">
        <w:rPr>
          <w:noProof/>
          <w:vertAlign w:val="superscript"/>
        </w:rPr>
        <w:t>36</w:t>
      </w:r>
      <w:r>
        <w:fldChar w:fldCharType="end"/>
      </w:r>
      <w:r>
        <w:t xml:space="preserve"> and fair</w:t>
      </w:r>
      <w:r>
        <w:fldChar w:fldCharType="begin"/>
      </w:r>
      <w:r>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fldChar w:fldCharType="separate"/>
      </w:r>
      <w:r w:rsidRPr="00E931A2">
        <w:rPr>
          <w:noProof/>
          <w:vertAlign w:val="superscript"/>
        </w:rPr>
        <w:t>38</w:t>
      </w:r>
      <w:r>
        <w:fldChar w:fldCharType="end"/>
      </w:r>
      <w:r>
        <w:t xml:space="preserve">  in terms of their risk of bias (Table 1)</w:t>
      </w:r>
      <w:r w:rsidR="00386243">
        <w:t>.</w:t>
      </w:r>
    </w:p>
    <w:p w14:paraId="682B7229" w14:textId="385A583D" w:rsidR="00DB0111" w:rsidRDefault="0067620A" w:rsidP="00594F92">
      <w:pPr>
        <w:spacing w:line="480" w:lineRule="auto"/>
      </w:pPr>
      <w:r>
        <w:t xml:space="preserve">Smithers </w:t>
      </w:r>
      <w:r>
        <w:rPr>
          <w:i/>
        </w:rPr>
        <w:t xml:space="preserve">et al </w:t>
      </w:r>
      <w:r>
        <w:rPr>
          <w:i/>
        </w:rPr>
        <w:fldChar w:fldCharType="begin"/>
      </w:r>
      <w:r w:rsidR="00A43BE5">
        <w:rPr>
          <w:i/>
        </w:rPr>
        <w:instrText xml:space="preserve"> ADDIN EN.CITE &lt;EndNote&gt;&lt;Cite&gt;&lt;Author&gt;Smithers&lt;/Author&gt;&lt;Year&gt;2017&lt;/Year&gt;&lt;RecNum&gt;284&lt;/RecNum&gt;&lt;DisplayText&gt;&lt;style face="superscript"&gt;36&lt;/style&gt;&lt;/DisplayText&gt;&lt;record&gt;&lt;rec-number&gt;284&lt;/rec-number&gt;&lt;foreign-keys&gt;&lt;key app="EN" db-id="090zsf9wavded3e0azrxv2vc5r90sv920vvp" timestamp="1575972946"&gt;284&lt;/key&gt;&lt;/foreign-keys&gt;&lt;ref-type name="Journal Article"&gt;17&lt;/ref-type&gt;&lt;contributors&gt;&lt;authors&gt;&lt;author&gt;Smithers, L. G.&lt;/author&gt;&lt;author&gt;Lynch, J. W.&lt;/author&gt;&lt;author&gt;Mol, B. W.&lt;/author&gt;&lt;author&gt;Jamieson, L.&lt;/author&gt;&lt;/authors&gt;&lt;/contributors&gt;&lt;auth-address&gt;(1)School of Public Health, University of Adelaide&amp;#xD;(2)The Robinson Institute, School of Paediatrics and Reproductive Health, University of Adelaide&amp;#xD;(3)The South Australian Health and Medical Research Institute&amp;#xD;(4)Indigenous Oral Health Unit, University of Adelaide&amp;#xD;(5)School of Social and Community Medicine, University of Bristol&lt;/auth-address&gt;&lt;titles&gt;&lt;title&gt;Cesarean birth is not associated with early childhood body mass index&lt;/title&gt;&lt;secondary-title&gt;Pediatric Obesity&lt;/secondary-title&gt;&lt;/titles&gt;&lt;periodical&gt;&lt;full-title&gt;Pediatric Obesity&lt;/full-title&gt;&lt;/periodical&gt;&lt;pages&gt;120-124&lt;/pages&gt;&lt;volume&gt;12&lt;/volume&gt;&lt;section&gt;120&lt;/section&gt;&lt;keywords&gt;&lt;keyword&gt;Anthropometry&lt;/keyword&gt;&lt;keyword&gt;body mass index&lt;/keyword&gt;&lt;keyword&gt;cesarean section&lt;/keyword&gt;&lt;keyword&gt;vaginal birth&lt;/keyword&gt;&lt;/keywords&gt;&lt;dates&gt;&lt;year&gt;2017&lt;/year&gt;&lt;pub-dates&gt;&lt;date&gt;08 / 01 /&lt;/date&gt;&lt;/pub-dates&gt;&lt;/dates&gt;&lt;publisher&gt;John Wiley and Sons Ltd&lt;/publisher&gt;&lt;isbn&gt;20476310&amp;#xD;20476302&lt;/isbn&gt;&lt;accession-num&gt;edselc.2-52.0-85008253145&lt;/accession-num&gt;&lt;work-type&gt;Article&lt;/work-type&gt;&lt;urls&gt;&lt;related-urls&gt;&lt;url&gt;http://search.ebscohost.com/login.aspx?direct=true&amp;amp;db=edselc&amp;amp;AN=edselc.2-52.0-85008253145&amp;amp;site=eds-live&lt;/url&gt;&lt;url&gt;https://onlinelibrary.wiley.com/doi/pdf/10.1111/ijpo.12180&lt;/url&gt;&lt;/related-urls&gt;&lt;/urls&gt;&lt;electronic-resource-num&gt;10.1111/ijpo.12180&lt;/electronic-resource-num&gt;&lt;remote-database-name&gt;edselc&lt;/remote-database-name&gt;&lt;remote-database-provider&gt;EBSCOhost&lt;/remote-database-provider&gt;&lt;language&gt;English&lt;/language&gt;&lt;/record&gt;&lt;/Cite&gt;&lt;/EndNote&gt;</w:instrText>
      </w:r>
      <w:r>
        <w:rPr>
          <w:i/>
        </w:rPr>
        <w:fldChar w:fldCharType="separate"/>
      </w:r>
      <w:r w:rsidR="00B07A03" w:rsidRPr="00B07A03">
        <w:rPr>
          <w:i/>
          <w:noProof/>
          <w:vertAlign w:val="superscript"/>
        </w:rPr>
        <w:t>36</w:t>
      </w:r>
      <w:r>
        <w:rPr>
          <w:i/>
        </w:rPr>
        <w:fldChar w:fldCharType="end"/>
      </w:r>
      <w:r>
        <w:t xml:space="preserve"> </w:t>
      </w:r>
      <w:r w:rsidR="00B421A0">
        <w:t xml:space="preserve">examined </w:t>
      </w:r>
      <w:r>
        <w:t>the association between mothers</w:t>
      </w:r>
      <w:r w:rsidR="006F256A">
        <w:t xml:space="preserve"> </w:t>
      </w:r>
      <w:r>
        <w:t>who had previously give</w:t>
      </w:r>
      <w:r w:rsidR="006F47B5">
        <w:t xml:space="preserve">n birth by caesarean section and </w:t>
      </w:r>
      <w:r w:rsidR="00BC4177">
        <w:t xml:space="preserve">who </w:t>
      </w:r>
      <w:r w:rsidR="006F47B5">
        <w:t xml:space="preserve">subsequently went on to give birth vaginally or by elective caesarean </w:t>
      </w:r>
      <w:r w:rsidR="00BC4177">
        <w:t>with</w:t>
      </w:r>
      <w:r w:rsidR="006F47B5">
        <w:t xml:space="preserve"> the second child’s BMI.  They</w:t>
      </w:r>
      <w:r w:rsidR="006F256A">
        <w:t xml:space="preserve"> </w:t>
      </w:r>
      <w:r w:rsidR="006F47B5">
        <w:t>found no association between</w:t>
      </w:r>
      <w:r w:rsidR="00840D0D">
        <w:t xml:space="preserve"> elective</w:t>
      </w:r>
      <w:r w:rsidR="006F47B5">
        <w:t xml:space="preserve"> caesarean section </w:t>
      </w:r>
      <w:r w:rsidR="00E90565">
        <w:t xml:space="preserve">for the subsequent birth </w:t>
      </w:r>
      <w:r w:rsidR="006F47B5">
        <w:t xml:space="preserve">and BMI </w:t>
      </w:r>
      <w:r w:rsidR="006F47B5">
        <w:rPr>
          <w:i/>
        </w:rPr>
        <w:t>z</w:t>
      </w:r>
      <w:r w:rsidR="006F47B5">
        <w:t>-score</w:t>
      </w:r>
      <w:r w:rsidR="00BC4177">
        <w:t xml:space="preserve"> </w:t>
      </w:r>
      <w:r w:rsidR="00BC4177">
        <w:fldChar w:fldCharType="begin"/>
      </w:r>
      <w:r w:rsidR="00BC4177">
        <w:instrText xml:space="preserve"> ADDIN EN.CITE &lt;EndNote&gt;&lt;Cite&gt;&lt;Author&gt;Smithers&lt;/Author&gt;&lt;Year&gt;2017&lt;/Year&gt;&lt;RecNum&gt;284&lt;/RecNum&gt;&lt;DisplayText&gt;&lt;style face="superscript"&gt;36&lt;/style&gt;&lt;/DisplayText&gt;&lt;record&gt;&lt;rec-number&gt;284&lt;/rec-number&gt;&lt;foreign-keys&gt;&lt;key app="EN" db-id="090zsf9wavded3e0azrxv2vc5r90sv920vvp" timestamp="1575972946"&gt;284&lt;/key&gt;&lt;/foreign-keys&gt;&lt;ref-type name="Journal Article"&gt;17&lt;/ref-type&gt;&lt;contributors&gt;&lt;authors&gt;&lt;author&gt;Smithers, L. G.&lt;/author&gt;&lt;author&gt;Lynch, J. W.&lt;/author&gt;&lt;author&gt;Mol, B. W.&lt;/author&gt;&lt;author&gt;Jamieson, L.&lt;/author&gt;&lt;/authors&gt;&lt;/contributors&gt;&lt;auth-address&gt;(1)School of Public Health, University of Adelaide&amp;#xD;(2)The Robinson Institute, School of Paediatrics and Reproductive Health, University of Adelaide&amp;#xD;(3)The South Australian Health and Medical Research Institute&amp;#xD;(4)Indigenous Oral Health Unit, University of Adelaide&amp;#xD;(5)School of Social and Community Medicine, University of Bristol&lt;/auth-address&gt;&lt;titles&gt;&lt;title&gt;Cesarean birth is not associated with early childhood body mass index&lt;/title&gt;&lt;secondary-title&gt;Pediatric Obesity&lt;/secondary-title&gt;&lt;/titles&gt;&lt;periodical&gt;&lt;full-title&gt;Pediatric Obesity&lt;/full-title&gt;&lt;/periodical&gt;&lt;pages&gt;120-124&lt;/pages&gt;&lt;volume&gt;12&lt;/volume&gt;&lt;section&gt;120&lt;/section&gt;&lt;keywords&gt;&lt;keyword&gt;Anthropometry&lt;/keyword&gt;&lt;keyword&gt;body mass index&lt;/keyword&gt;&lt;keyword&gt;cesarean section&lt;/keyword&gt;&lt;keyword&gt;vaginal birth&lt;/keyword&gt;&lt;/keywords&gt;&lt;dates&gt;&lt;year&gt;2017&lt;/year&gt;&lt;pub-dates&gt;&lt;date&gt;08 / 01 /&lt;/date&gt;&lt;/pub-dates&gt;&lt;/dates&gt;&lt;publisher&gt;John Wiley and Sons Ltd&lt;/publisher&gt;&lt;isbn&gt;20476310&amp;#xD;20476302&lt;/isbn&gt;&lt;accession-num&gt;edselc.2-52.0-85008253145&lt;/accession-num&gt;&lt;work-type&gt;Article&lt;/work-type&gt;&lt;urls&gt;&lt;related-urls&gt;&lt;url&gt;http://search.ebscohost.com/login.aspx?direct=true&amp;amp;db=edselc&amp;amp;AN=edselc.2-52.0-85008253145&amp;amp;site=eds-live&lt;/url&gt;&lt;url&gt;https://onlinelibrary.wiley.com/doi/pdf/10.1111/ijpo.12180&lt;/url&gt;&lt;/related-urls&gt;&lt;/urls&gt;&lt;electronic-resource-num&gt;10.1111/ijpo.12180&lt;/electronic-resource-num&gt;&lt;remote-database-name&gt;edselc&lt;/remote-database-name&gt;&lt;remote-database-provider&gt;EBSCOhost&lt;/remote-database-provider&gt;&lt;language&gt;English&lt;/language&gt;&lt;/record&gt;&lt;/Cite&gt;&lt;/EndNote&gt;</w:instrText>
      </w:r>
      <w:r w:rsidR="00BC4177">
        <w:fldChar w:fldCharType="separate"/>
      </w:r>
      <w:r w:rsidR="00BC4177" w:rsidRPr="00BC4177">
        <w:rPr>
          <w:noProof/>
          <w:vertAlign w:val="superscript"/>
        </w:rPr>
        <w:t>36</w:t>
      </w:r>
      <w:r w:rsidR="00BC4177">
        <w:fldChar w:fldCharType="end"/>
      </w:r>
      <w:r w:rsidR="00E931A2">
        <w:t>.</w:t>
      </w:r>
      <w:r w:rsidR="00BC4177">
        <w:t xml:space="preserve">   Those who gave birth to their subsequent child by emergency caesarean, or who had an instrumental birth, were excluded from the analysis </w:t>
      </w:r>
      <w:r w:rsidR="00BC4177">
        <w:fldChar w:fldCharType="begin"/>
      </w:r>
      <w:r w:rsidR="00BC4177">
        <w:instrText xml:space="preserve"> ADDIN EN.CITE &lt;EndNote&gt;&lt;Cite&gt;&lt;Author&gt;Smithers&lt;/Author&gt;&lt;Year&gt;2017&lt;/Year&gt;&lt;RecNum&gt;284&lt;/RecNum&gt;&lt;DisplayText&gt;&lt;style face="superscript"&gt;36&lt;/style&gt;&lt;/DisplayText&gt;&lt;record&gt;&lt;rec-number&gt;284&lt;/rec-number&gt;&lt;foreign-keys&gt;&lt;key app="EN" db-id="090zsf9wavded3e0azrxv2vc5r90sv920vvp" timestamp="1575972946"&gt;284&lt;/key&gt;&lt;/foreign-keys&gt;&lt;ref-type name="Journal Article"&gt;17&lt;/ref-type&gt;&lt;contributors&gt;&lt;authors&gt;&lt;author&gt;Smithers, L. G.&lt;/author&gt;&lt;author&gt;Lynch, J. W.&lt;/author&gt;&lt;author&gt;Mol, B. W.&lt;/author&gt;&lt;author&gt;Jamieson, L.&lt;/author&gt;&lt;/authors&gt;&lt;/contributors&gt;&lt;auth-address&gt;(1)School of Public Health, University of Adelaide&amp;#xD;(2)The Robinson Institute, School of Paediatrics and Reproductive Health, University of Adelaide&amp;#xD;(3)The South Australian Health and Medical Research Institute&amp;#xD;(4)Indigenous Oral Health Unit, University of Adelaide&amp;#xD;(5)School of Social and Community Medicine, University of Bristol&lt;/auth-address&gt;&lt;titles&gt;&lt;title&gt;Cesarean birth is not associated with early childhood body mass index&lt;/title&gt;&lt;secondary-title&gt;Pediatric Obesity&lt;/secondary-title&gt;&lt;/titles&gt;&lt;periodical&gt;&lt;full-title&gt;Pediatric Obesity&lt;/full-title&gt;&lt;/periodical&gt;&lt;pages&gt;120-124&lt;/pages&gt;&lt;volume&gt;12&lt;/volume&gt;&lt;section&gt;120&lt;/section&gt;&lt;keywords&gt;&lt;keyword&gt;Anthropometry&lt;/keyword&gt;&lt;keyword&gt;body mass index&lt;/keyword&gt;&lt;keyword&gt;cesarean section&lt;/keyword&gt;&lt;keyword&gt;vaginal birth&lt;/keyword&gt;&lt;/keywords&gt;&lt;dates&gt;&lt;year&gt;2017&lt;/year&gt;&lt;pub-dates&gt;&lt;date&gt;08 / 01 /&lt;/date&gt;&lt;/pub-dates&gt;&lt;/dates&gt;&lt;publisher&gt;John Wiley and Sons Ltd&lt;/publisher&gt;&lt;isbn&gt;20476310&amp;#xD;20476302&lt;/isbn&gt;&lt;accession-num&gt;edselc.2-52.0-85008253145&lt;/accession-num&gt;&lt;work-type&gt;Article&lt;/work-type&gt;&lt;urls&gt;&lt;related-urls&gt;&lt;url&gt;http://search.ebscohost.com/login.aspx?direct=true&amp;amp;db=edselc&amp;amp;AN=edselc.2-52.0-85008253145&amp;amp;site=eds-live&lt;/url&gt;&lt;url&gt;https://onlinelibrary.wiley.com/doi/pdf/10.1111/ijpo.12180&lt;/url&gt;&lt;/related-urls&gt;&lt;/urls&gt;&lt;electronic-resource-num&gt;10.1111/ijpo.12180&lt;/electronic-resource-num&gt;&lt;remote-database-name&gt;edselc&lt;/remote-database-name&gt;&lt;remote-database-provider&gt;EBSCOhost&lt;/remote-database-provider&gt;&lt;language&gt;English&lt;/language&gt;&lt;/record&gt;&lt;/Cite&gt;&lt;/EndNote&gt;</w:instrText>
      </w:r>
      <w:r w:rsidR="00BC4177">
        <w:fldChar w:fldCharType="separate"/>
      </w:r>
      <w:r w:rsidR="00BC4177" w:rsidRPr="00B07A03">
        <w:rPr>
          <w:noProof/>
          <w:vertAlign w:val="superscript"/>
        </w:rPr>
        <w:t>36</w:t>
      </w:r>
      <w:r w:rsidR="00BC4177">
        <w:fldChar w:fldCharType="end"/>
      </w:r>
      <w:r w:rsidR="00BC4177">
        <w:t xml:space="preserve"> but over </w:t>
      </w:r>
      <w:r w:rsidR="00BC4177" w:rsidRPr="00BA3FE0">
        <w:t>85</w:t>
      </w:r>
      <w:r w:rsidR="00BC4177">
        <w:t>% of the subsequent deliveries were by caesarean section.</w:t>
      </w:r>
      <w:r w:rsidR="00B40680" w:rsidRPr="00B40680">
        <w:t xml:space="preserve"> </w:t>
      </w:r>
    </w:p>
    <w:p w14:paraId="447CDF3C" w14:textId="77777777" w:rsidR="00B900C6" w:rsidRDefault="00B40680" w:rsidP="00B900C6">
      <w:pPr>
        <w:spacing w:line="480" w:lineRule="auto"/>
      </w:pPr>
      <w:r>
        <w:t xml:space="preserve">The association between caesarean section </w:t>
      </w:r>
      <w:r w:rsidR="00FF0D02">
        <w:t>birth</w:t>
      </w:r>
      <w:r>
        <w:t xml:space="preserve"> and </w:t>
      </w:r>
      <w:r w:rsidR="00D24BAB">
        <w:t xml:space="preserve">the risk of </w:t>
      </w:r>
      <w:r>
        <w:t xml:space="preserve">offspring </w:t>
      </w:r>
      <w:r w:rsidR="00D24BAB">
        <w:t xml:space="preserve">being affected by </w:t>
      </w:r>
      <w:r>
        <w:t xml:space="preserve">obesity also formed part of </w:t>
      </w:r>
      <w:r w:rsidR="00171820">
        <w:t xml:space="preserve">the study undertaken </w:t>
      </w:r>
      <w:r>
        <w:t xml:space="preserve">by </w:t>
      </w:r>
      <w:r w:rsidR="00665F87">
        <w:t xml:space="preserve">Yuan </w:t>
      </w:r>
      <w:r w:rsidR="00665F87">
        <w:rPr>
          <w:i/>
        </w:rPr>
        <w:t>et al</w:t>
      </w:r>
      <w:r w:rsidR="00665F87">
        <w:t xml:space="preserve"> </w:t>
      </w:r>
      <w:r w:rsidR="00665F87">
        <w:fldChar w:fldCharType="begin"/>
      </w:r>
      <w:r w:rsidR="00A43BE5">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rsidR="00665F87">
        <w:fldChar w:fldCharType="separate"/>
      </w:r>
      <w:r w:rsidR="00B07A03" w:rsidRPr="00B07A03">
        <w:rPr>
          <w:noProof/>
          <w:vertAlign w:val="superscript"/>
        </w:rPr>
        <w:t>38</w:t>
      </w:r>
      <w:r w:rsidR="00665F87">
        <w:fldChar w:fldCharType="end"/>
      </w:r>
      <w:r w:rsidR="00E931A2">
        <w:t>.</w:t>
      </w:r>
      <w:r w:rsidR="00B92B79">
        <w:t xml:space="preserve"> </w:t>
      </w:r>
      <w:r w:rsidR="00E931A2">
        <w:t xml:space="preserve">They </w:t>
      </w:r>
      <w:r w:rsidR="00CB61ED">
        <w:t>compare</w:t>
      </w:r>
      <w:r w:rsidR="00E24440">
        <w:t>d</w:t>
      </w:r>
      <w:r w:rsidR="002056A7">
        <w:t xml:space="preserve"> siblings who were disco</w:t>
      </w:r>
      <w:r w:rsidR="00506E03">
        <w:t xml:space="preserve">rdant in their mode of </w:t>
      </w:r>
      <w:r w:rsidR="00E73F2E">
        <w:t>birth</w:t>
      </w:r>
      <w:r w:rsidR="00E24440">
        <w:t xml:space="preserve"> and </w:t>
      </w:r>
      <w:r w:rsidR="00506E03">
        <w:t xml:space="preserve"> </w:t>
      </w:r>
      <w:r w:rsidR="007A0BDB">
        <w:t>found that a</w:t>
      </w:r>
      <w:r w:rsidR="002056A7">
        <w:t>mong</w:t>
      </w:r>
      <w:r w:rsidR="00506E03">
        <w:t>st</w:t>
      </w:r>
      <w:r w:rsidR="002056A7">
        <w:t xml:space="preserve"> women w</w:t>
      </w:r>
      <w:r w:rsidR="00D8049B">
        <w:t>ith a</w:t>
      </w:r>
      <w:r w:rsidR="00E529AB">
        <w:t xml:space="preserve"> previous caesarean </w:t>
      </w:r>
      <w:r w:rsidR="00FF0D02">
        <w:t>birth</w:t>
      </w:r>
      <w:r w:rsidR="00E529AB">
        <w:t xml:space="preserve">, the risk of offspring </w:t>
      </w:r>
      <w:r w:rsidR="00D24BAB">
        <w:t xml:space="preserve">being affected by </w:t>
      </w:r>
      <w:r w:rsidR="00E529AB">
        <w:t xml:space="preserve">obesity after a subsequent vaginal birth was </w:t>
      </w:r>
      <w:r w:rsidR="00457B44">
        <w:t>reduced</w:t>
      </w:r>
      <w:r w:rsidR="00D568B1">
        <w:t xml:space="preserve"> by 31%</w:t>
      </w:r>
      <w:r w:rsidR="00457B44">
        <w:t xml:space="preserve"> </w:t>
      </w:r>
      <w:r w:rsidR="00D8049B">
        <w:t>(</w:t>
      </w:r>
      <w:r w:rsidR="00E529AB">
        <w:t xml:space="preserve">compared to a repeat caesarean </w:t>
      </w:r>
      <w:r w:rsidR="00FF0D02">
        <w:t>birth</w:t>
      </w:r>
      <w:r w:rsidR="00D8049B">
        <w:t>)</w:t>
      </w:r>
      <w:r w:rsidR="007A0BDB">
        <w:t xml:space="preserve"> </w:t>
      </w:r>
      <w:r w:rsidR="007A0BDB">
        <w:fldChar w:fldCharType="begin"/>
      </w:r>
      <w:r w:rsidR="00A43BE5">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rsidR="007A0BDB">
        <w:fldChar w:fldCharType="separate"/>
      </w:r>
      <w:r w:rsidR="00B07A03" w:rsidRPr="00B07A03">
        <w:rPr>
          <w:noProof/>
          <w:vertAlign w:val="superscript"/>
        </w:rPr>
        <w:t>38</w:t>
      </w:r>
      <w:r w:rsidR="007A0BDB">
        <w:fldChar w:fldCharType="end"/>
      </w:r>
      <w:r w:rsidR="00E931A2">
        <w:t xml:space="preserve"> (Table 3)</w:t>
      </w:r>
      <w:r w:rsidR="007A0BDB">
        <w:t xml:space="preserve">.  </w:t>
      </w:r>
      <w:r w:rsidR="00E24440">
        <w:t>F</w:t>
      </w:r>
      <w:r w:rsidR="00E529AB">
        <w:t xml:space="preserve">or women </w:t>
      </w:r>
      <w:r w:rsidR="00955278">
        <w:t xml:space="preserve">who had a </w:t>
      </w:r>
      <w:r w:rsidR="00E529AB">
        <w:t xml:space="preserve">previous vaginal </w:t>
      </w:r>
      <w:r w:rsidR="00FF0D02">
        <w:t>birth</w:t>
      </w:r>
      <w:r w:rsidR="00955278">
        <w:t>,</w:t>
      </w:r>
      <w:r w:rsidR="00E529AB">
        <w:t xml:space="preserve"> the estimated risk </w:t>
      </w:r>
      <w:r w:rsidR="00D24BAB">
        <w:t xml:space="preserve">of offspring being affected by obesity </w:t>
      </w:r>
      <w:r w:rsidR="003C4F8B">
        <w:t xml:space="preserve">for a successive caesarean </w:t>
      </w:r>
      <w:r w:rsidR="00FF0D02">
        <w:t>birth</w:t>
      </w:r>
      <w:r w:rsidR="003C4F8B">
        <w:t xml:space="preserve"> </w:t>
      </w:r>
      <w:r w:rsidR="00E529AB">
        <w:t xml:space="preserve">was </w:t>
      </w:r>
      <w:r w:rsidR="003C4F8B">
        <w:t xml:space="preserve">not significant </w:t>
      </w:r>
      <w:r w:rsidR="007A0BDB">
        <w:fldChar w:fldCharType="begin"/>
      </w:r>
      <w:r w:rsidR="00A43BE5">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rsidR="007A0BDB">
        <w:fldChar w:fldCharType="separate"/>
      </w:r>
      <w:r w:rsidR="00B07A03" w:rsidRPr="00B07A03">
        <w:rPr>
          <w:noProof/>
          <w:vertAlign w:val="superscript"/>
        </w:rPr>
        <w:t>38</w:t>
      </w:r>
      <w:r w:rsidR="007A0BDB">
        <w:fldChar w:fldCharType="end"/>
      </w:r>
      <w:r w:rsidR="007A0BDB">
        <w:t>.</w:t>
      </w:r>
      <w:r w:rsidR="00107ABD">
        <w:t xml:space="preserve"> </w:t>
      </w:r>
      <w:r w:rsidR="00D27CFF" w:rsidDel="00D27CFF">
        <w:t xml:space="preserve"> </w:t>
      </w:r>
      <w:r w:rsidR="00A57916">
        <w:t xml:space="preserve">  </w:t>
      </w:r>
      <w:r w:rsidR="00386243">
        <w:t>Their</w:t>
      </w:r>
      <w:r w:rsidR="00A57916">
        <w:t xml:space="preserve"> </w:t>
      </w:r>
      <w:r w:rsidR="00BC4177">
        <w:t xml:space="preserve">study </w:t>
      </w:r>
      <w:r w:rsidR="00386243">
        <w:t xml:space="preserve"> </w:t>
      </w:r>
      <w:r w:rsidR="00A57916">
        <w:t>do</w:t>
      </w:r>
      <w:r w:rsidR="00BC4177">
        <w:t>es</w:t>
      </w:r>
      <w:r w:rsidR="00A57916">
        <w:t xml:space="preserve"> not make a distinction between emergency and elective </w:t>
      </w:r>
      <w:r w:rsidR="00386243">
        <w:t xml:space="preserve">caesarean </w:t>
      </w:r>
      <w:r w:rsidR="00A57916">
        <w:lastRenderedPageBreak/>
        <w:t xml:space="preserve">sections and </w:t>
      </w:r>
      <w:r w:rsidR="00D8049B">
        <w:t xml:space="preserve">includes no </w:t>
      </w:r>
      <w:r w:rsidR="00A57916">
        <w:t xml:space="preserve"> data on intrapartum indicators of caesarean </w:t>
      </w:r>
      <w:r w:rsidR="00FF790B">
        <w:t>birth</w:t>
      </w:r>
      <w:r w:rsidR="00852B19">
        <w:t>,</w:t>
      </w:r>
      <w:r w:rsidR="00A57916">
        <w:t xml:space="preserve"> or </w:t>
      </w:r>
      <w:r w:rsidR="00D8049B">
        <w:t xml:space="preserve">any </w:t>
      </w:r>
      <w:r w:rsidR="00A57916">
        <w:t>detailed labour</w:t>
      </w:r>
      <w:r w:rsidR="00D8049B">
        <w:t>/</w:t>
      </w:r>
      <w:r w:rsidR="00FF790B">
        <w:t>birth</w:t>
      </w:r>
      <w:r w:rsidR="00A57916">
        <w:t xml:space="preserve"> information </w:t>
      </w:r>
      <w:r w:rsidR="00A57916">
        <w:fldChar w:fldCharType="begin"/>
      </w:r>
      <w:r w:rsidR="00A43BE5">
        <w:instrText xml:space="preserve"> ADDIN EN.CITE &lt;EndNote&gt;&lt;Cite&gt;&lt;Author&gt;Yuan&lt;/Author&gt;&lt;Year&gt;2016&lt;/Year&gt;&lt;RecNum&gt;287&lt;/RecNum&gt;&lt;DisplayText&gt;&lt;style face="superscript"&gt;38&lt;/style&gt;&lt;/DisplayText&gt;&lt;record&gt;&lt;rec-number&gt;287&lt;/rec-number&gt;&lt;foreign-keys&gt;&lt;key app="EN" db-id="090zsf9wavded3e0azrxv2vc5r90sv920vvp" timestamp="1575972948"&gt;287&lt;/key&gt;&lt;/foreign-keys&gt;&lt;ref-type name="Journal Article"&gt;17&lt;/ref-type&gt;&lt;contributors&gt;&lt;authors&gt;&lt;author&gt;Yuan, Changzheng&lt;/author&gt;&lt;author&gt;Gaskins, Audrey J.&lt;/author&gt;&lt;author&gt;Blaine, Arianna I.&lt;/author&gt;&lt;author&gt;Zhang, Cuilin&lt;/author&gt;&lt;author&gt;Gillman, Matthew W.&lt;/author&gt;&lt;author&gt;Missmer, Stacey A.&lt;/author&gt;&lt;author&gt;Field, Alison E.&lt;/author&gt;&lt;author&gt;Chavarro, Jorge E.&lt;/author&gt;&lt;/authors&gt;&lt;/contributors&gt;&lt;titles&gt;&lt;title&gt;Association Between Cesarean Birth and Risk of Obesity in Offspring in Childhood, Adolescence, and Early AdulthoodCesarean Birth and Risk of Obesity in OffspringCesarean Birth and Risk of Obesity in Offspring&lt;/title&gt;&lt;secondary-title&gt;JAMA Pediatrics&lt;/secondary-title&gt;&lt;/titles&gt;&lt;periodical&gt;&lt;full-title&gt;JAMA Pediatrics&lt;/full-title&gt;&lt;/periodical&gt;&lt;pages&gt;e162385-e162385&lt;/pages&gt;&lt;volume&gt;170&lt;/volume&gt;&lt;number&gt;11&lt;/number&gt;&lt;dates&gt;&lt;year&gt;2016&lt;/year&gt;&lt;/dates&gt;&lt;isbn&gt;2168-6203&lt;/isbn&gt;&lt;urls&gt;&lt;related-urls&gt;&lt;url&gt;https://doi.org/10.1001/jamapediatrics.2016.2385&lt;/url&gt;&lt;url&gt;https://www.ncbi.nlm.nih.gov/pmc/articles/PMC5854473/pdf/nihms949103.pdf&lt;/url&gt;&lt;/related-urls&gt;&lt;/urls&gt;&lt;electronic-resource-num&gt;10.1001/jamapediatrics.2016.2385&lt;/electronic-resource-num&gt;&lt;access-date&gt;5/14/2019&lt;/access-date&gt;&lt;/record&gt;&lt;/Cite&gt;&lt;/EndNote&gt;</w:instrText>
      </w:r>
      <w:r w:rsidR="00A57916">
        <w:fldChar w:fldCharType="separate"/>
      </w:r>
      <w:r w:rsidR="00B07A03" w:rsidRPr="00B07A03">
        <w:rPr>
          <w:noProof/>
          <w:vertAlign w:val="superscript"/>
        </w:rPr>
        <w:t>38</w:t>
      </w:r>
      <w:r w:rsidR="00A57916">
        <w:fldChar w:fldCharType="end"/>
      </w:r>
      <w:r w:rsidR="00A57916">
        <w:t xml:space="preserve">. </w:t>
      </w:r>
    </w:p>
    <w:p w14:paraId="43B83E6B" w14:textId="73093D2D" w:rsidR="003071D5" w:rsidRDefault="003071D5" w:rsidP="00B900C6">
      <w:pPr>
        <w:pStyle w:val="Heading2"/>
        <w:spacing w:line="480" w:lineRule="auto"/>
      </w:pPr>
      <w:r>
        <w:t>Discussion</w:t>
      </w:r>
    </w:p>
    <w:p w14:paraId="0E3F6BC9" w14:textId="2AFBCBAD" w:rsidR="003071D5" w:rsidRDefault="00A460D2" w:rsidP="00B900C6">
      <w:pPr>
        <w:spacing w:line="480" w:lineRule="auto"/>
      </w:pPr>
      <w:r>
        <w:t>T</w:t>
      </w:r>
      <w:r w:rsidR="004058F4">
        <w:t xml:space="preserve">his systematic review </w:t>
      </w:r>
      <w:r>
        <w:t xml:space="preserve">included </w:t>
      </w:r>
      <w:r w:rsidR="004058F4">
        <w:t xml:space="preserve">eleven studies </w:t>
      </w:r>
      <w:r>
        <w:t xml:space="preserve">that </w:t>
      </w:r>
      <w:r w:rsidR="004058F4">
        <w:t>assess</w:t>
      </w:r>
      <w:r>
        <w:t>ed</w:t>
      </w:r>
      <w:r w:rsidR="00C40B84">
        <w:t xml:space="preserve"> </w:t>
      </w:r>
      <w:r w:rsidR="00245097">
        <w:t xml:space="preserve">maternal </w:t>
      </w:r>
      <w:r w:rsidR="00C40B84">
        <w:t>interpregnancy weight change, differences in</w:t>
      </w:r>
      <w:r w:rsidR="007629F4">
        <w:t xml:space="preserve"> maternal</w:t>
      </w:r>
      <w:r w:rsidR="00C40B84">
        <w:t xml:space="preserve"> smoking status, changes in mode of birth and the length of the interpregnancy interval</w:t>
      </w:r>
      <w:r w:rsidR="004058F4">
        <w:t xml:space="preserve"> between successive pregnancies </w:t>
      </w:r>
      <w:r w:rsidR="00245097">
        <w:t xml:space="preserve">in relation to </w:t>
      </w:r>
      <w:r w:rsidR="00B60FBC">
        <w:t>a</w:t>
      </w:r>
      <w:r w:rsidR="004058F4">
        <w:t xml:space="preserve">diposity </w:t>
      </w:r>
      <w:r w:rsidR="00B60FBC">
        <w:t>in second or higher order sibling</w:t>
      </w:r>
      <w:r w:rsidR="00590A08">
        <w:t>s</w:t>
      </w:r>
      <w:r w:rsidR="00B60FBC">
        <w:t xml:space="preserve"> from age</w:t>
      </w:r>
      <w:r w:rsidR="00245097">
        <w:t xml:space="preserve"> </w:t>
      </w:r>
      <w:r w:rsidR="00B60FBC">
        <w:t xml:space="preserve">one </w:t>
      </w:r>
      <w:r w:rsidR="00590A08">
        <w:t>onwards</w:t>
      </w:r>
      <w:r w:rsidR="00B60FBC">
        <w:t xml:space="preserve">.  </w:t>
      </w:r>
      <w:r w:rsidR="00552A56" w:rsidRPr="004C2891">
        <w:rPr>
          <w:rFonts w:cstheme="minorHAnsi"/>
        </w:rPr>
        <w:t>Higher interpregnancy weight gain</w:t>
      </w:r>
      <w:r w:rsidR="00552A56">
        <w:rPr>
          <w:rFonts w:cstheme="minorHAnsi"/>
        </w:rPr>
        <w:t xml:space="preserve"> or loss</w:t>
      </w:r>
      <w:r w:rsidR="00552A56" w:rsidRPr="004C2891">
        <w:rPr>
          <w:rFonts w:cstheme="minorHAnsi"/>
        </w:rPr>
        <w:t>, starting smoking</w:t>
      </w:r>
      <w:r w:rsidR="00666918">
        <w:rPr>
          <w:rFonts w:cstheme="minorHAnsi"/>
        </w:rPr>
        <w:t xml:space="preserve"> between pregnancies, smoking at t</w:t>
      </w:r>
      <w:r w:rsidR="00D85302">
        <w:rPr>
          <w:rFonts w:cstheme="minorHAnsi"/>
        </w:rPr>
        <w:t xml:space="preserve">he first pregnancy only, </w:t>
      </w:r>
      <w:r w:rsidR="00666918">
        <w:rPr>
          <w:rFonts w:cstheme="minorHAnsi"/>
        </w:rPr>
        <w:t>or an</w:t>
      </w:r>
      <w:r w:rsidR="00552A56" w:rsidRPr="004C2891">
        <w:rPr>
          <w:rFonts w:cstheme="minorHAnsi"/>
        </w:rPr>
        <w:t xml:space="preserve"> increase in the number of cigarettes smoked</w:t>
      </w:r>
      <w:r w:rsidR="005025A0" w:rsidRPr="005025A0">
        <w:rPr>
          <w:rFonts w:cstheme="minorHAnsi"/>
        </w:rPr>
        <w:t xml:space="preserve"> </w:t>
      </w:r>
      <w:r w:rsidR="00666918">
        <w:rPr>
          <w:rFonts w:cstheme="minorHAnsi"/>
        </w:rPr>
        <w:t xml:space="preserve">during successive pregnancies </w:t>
      </w:r>
      <w:r w:rsidR="00552A56" w:rsidRPr="004C2891">
        <w:rPr>
          <w:rFonts w:cstheme="minorHAnsi"/>
        </w:rPr>
        <w:t xml:space="preserve"> and longer interpregnancy intervals </w:t>
      </w:r>
      <w:r w:rsidR="00794855">
        <w:rPr>
          <w:rFonts w:cstheme="minorHAnsi"/>
        </w:rPr>
        <w:t>showed a positive association.</w:t>
      </w:r>
      <w:r w:rsidR="00552A56" w:rsidRPr="004C2891">
        <w:rPr>
          <w:rFonts w:cstheme="minorHAnsi"/>
        </w:rPr>
        <w:t xml:space="preserve">  Vaginal birth after caesarean had a protective effect</w:t>
      </w:r>
      <w:r w:rsidR="00552A56">
        <w:rPr>
          <w:rFonts w:cstheme="minorHAnsi"/>
        </w:rPr>
        <w:t xml:space="preserve">.  </w:t>
      </w:r>
      <w:r w:rsidR="00B60FBC">
        <w:t>To our knowledge, this is t</w:t>
      </w:r>
      <w:r w:rsidR="00514B4D">
        <w:t xml:space="preserve">he first time </w:t>
      </w:r>
      <w:r w:rsidR="00590A08">
        <w:t xml:space="preserve">that </w:t>
      </w:r>
      <w:r w:rsidR="00514B4D">
        <w:t xml:space="preserve">evidence on this subject has been systematically </w:t>
      </w:r>
      <w:r w:rsidR="00DD0F70">
        <w:t>reviewed</w:t>
      </w:r>
      <w:r w:rsidR="004058F4">
        <w:t>.</w:t>
      </w:r>
    </w:p>
    <w:p w14:paraId="577C80E4" w14:textId="4A04FBE2" w:rsidR="00666918" w:rsidRDefault="00124D24" w:rsidP="00093949">
      <w:pPr>
        <w:spacing w:line="480" w:lineRule="auto"/>
      </w:pPr>
      <w:r>
        <w:t xml:space="preserve">The quality assessment and overall rating for addressing the risk of bias has been judged to be either good or fair for all but one of the included studies (Table 1).  The study judged </w:t>
      </w:r>
      <w:r w:rsidR="00794855">
        <w:t>as</w:t>
      </w:r>
      <w:r>
        <w:t xml:space="preserve"> poor </w:t>
      </w:r>
      <w:r w:rsidR="00794855">
        <w:t>reported no r</w:t>
      </w:r>
      <w:r w:rsidR="00947CF4">
        <w:t xml:space="preserve">esults of significance </w:t>
      </w:r>
      <w:r w:rsidR="00947CF4">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947CF4">
        <w:instrText xml:space="preserve"> ADDIN EN.CITE </w:instrText>
      </w:r>
      <w:r w:rsidR="00947CF4">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947CF4">
        <w:instrText xml:space="preserve"> ADDIN EN.CITE.DATA </w:instrText>
      </w:r>
      <w:r w:rsidR="00947CF4">
        <w:fldChar w:fldCharType="end"/>
      </w:r>
      <w:r w:rsidR="00947CF4">
        <w:fldChar w:fldCharType="separate"/>
      </w:r>
      <w:r w:rsidR="00947CF4" w:rsidRPr="00947CF4">
        <w:rPr>
          <w:noProof/>
          <w:vertAlign w:val="superscript"/>
        </w:rPr>
        <w:t>35</w:t>
      </w:r>
      <w:r w:rsidR="00947CF4">
        <w:fldChar w:fldCharType="end"/>
      </w:r>
      <w:r>
        <w:t xml:space="preserve"> </w:t>
      </w:r>
      <w:r w:rsidR="002C3EB1">
        <w:t xml:space="preserve">.  </w:t>
      </w:r>
      <w:r w:rsidR="00E95C57">
        <w:t>T</w:t>
      </w:r>
      <w:r w:rsidR="0065102D">
        <w:t>here was much variability in the confounders controlled for in the different analyses</w:t>
      </w:r>
      <w:r w:rsidR="007629F4">
        <w:t xml:space="preserve"> (Table 3)</w:t>
      </w:r>
      <w:r w:rsidR="0065102D">
        <w:t>.</w:t>
      </w:r>
      <w:r w:rsidR="0069592F">
        <w:t xml:space="preserve">  A</w:t>
      </w:r>
      <w:r w:rsidR="00AD73DF">
        <w:t xml:space="preserve">ll </w:t>
      </w:r>
      <w:r w:rsidR="0069592F">
        <w:t xml:space="preserve">but one </w:t>
      </w:r>
      <w:r w:rsidR="0069592F">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 </w:instrText>
      </w:r>
      <w:r w:rsidR="00A43BE5">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rsidR="00A43BE5">
        <w:instrText xml:space="preserve"> ADDIN EN.CITE.DATA </w:instrText>
      </w:r>
      <w:r w:rsidR="00A43BE5">
        <w:fldChar w:fldCharType="end"/>
      </w:r>
      <w:r w:rsidR="0069592F">
        <w:fldChar w:fldCharType="separate"/>
      </w:r>
      <w:r w:rsidR="00B07A03" w:rsidRPr="00B07A03">
        <w:rPr>
          <w:noProof/>
          <w:vertAlign w:val="superscript"/>
        </w:rPr>
        <w:t>40</w:t>
      </w:r>
      <w:r w:rsidR="0069592F">
        <w:fldChar w:fldCharType="end"/>
      </w:r>
      <w:r w:rsidR="0069592F">
        <w:t xml:space="preserve"> of the </w:t>
      </w:r>
      <w:r w:rsidR="00AD73DF">
        <w:t xml:space="preserve">included studies control for maternal age and the majority for maternal smoking </w:t>
      </w:r>
      <w:r w:rsidR="00AD73DF">
        <w:fldChar w:fldCharType="begin">
          <w:fldData xml:space="preserve">PEVuZE5vdGU+PENpdGU+PEF1dGhvcj5BZGFuZTwvQXV0aG9yPjxZZWFyPjIwMTg8L1llYXI+PFJl
Y051bT4yNjY8L1JlY051bT48RGlzcGxheVRleHQ+PHN0eWxlIGZhY2U9InN1cGVyc2NyaXB0Ij4y
OSwzNS0zOD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V2lsbG1lcjwvQXV0aG9yPjxZZWFy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SwzNS0zOD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V2lsbG1lcjwvQXV0aG9yPjxZZWFy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</w:fldData>
        </w:fldChar>
      </w:r>
      <w:r w:rsidR="00A43BE5">
        <w:instrText xml:space="preserve"> ADDIN EN.CITE.DATA </w:instrText>
      </w:r>
      <w:r w:rsidR="00A43BE5">
        <w:fldChar w:fldCharType="end"/>
      </w:r>
      <w:r w:rsidR="00AD73DF">
        <w:fldChar w:fldCharType="separate"/>
      </w:r>
      <w:r w:rsidR="00B07A03" w:rsidRPr="00B07A03">
        <w:rPr>
          <w:noProof/>
          <w:vertAlign w:val="superscript"/>
        </w:rPr>
        <w:t>29,35-38</w:t>
      </w:r>
      <w:r w:rsidR="00AD73DF">
        <w:fldChar w:fldCharType="end"/>
      </w:r>
      <w:r w:rsidR="00782507">
        <w:t xml:space="preserve"> and maternal weight</w:t>
      </w:r>
      <w:r w:rsidR="006C7C05">
        <w:t xml:space="preserve"> in some form</w:t>
      </w:r>
      <w:r w:rsidR="00782507">
        <w:t xml:space="preserve"> </w:t>
      </w:r>
      <w:r w:rsidR="00782507">
        <w:fldChar w:fldCharType="begin">
          <w:fldData xml:space="preserve">PEVuZE5vdGU+PENpdGU+PEF1dGhvcj5BZGFuZTwvQXV0aG9yPjxZZWFyPjIwMTg8L1llYXI+PFJl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</w:fldData>
        </w:fldChar>
      </w:r>
      <w:r w:rsidR="00CC639E">
        <w:instrText xml:space="preserve"> ADDIN EN.CITE </w:instrText>
      </w:r>
      <w:r w:rsidR="00CC639E">
        <w:fldChar w:fldCharType="begin">
          <w:fldData xml:space="preserve">PEVuZE5vdGU+PENpdGU+PEF1dGhvcj5BZGFuZTwvQXV0aG9yPjxZZWFyPjIwMTg8L1llYXI+PFJl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</w:fldData>
        </w:fldChar>
      </w:r>
      <w:r w:rsidR="00CC639E">
        <w:instrText xml:space="preserve"> ADDIN EN.CITE.DATA </w:instrText>
      </w:r>
      <w:r w:rsidR="00CC639E">
        <w:fldChar w:fldCharType="end"/>
      </w:r>
      <w:r w:rsidR="00782507">
        <w:fldChar w:fldCharType="separate"/>
      </w:r>
      <w:r w:rsidR="00B07A03" w:rsidRPr="00B07A03">
        <w:rPr>
          <w:noProof/>
          <w:vertAlign w:val="superscript"/>
        </w:rPr>
        <w:t>29,30,32,34,35,38,40</w:t>
      </w:r>
      <w:r w:rsidR="00782507">
        <w:fldChar w:fldCharType="end"/>
      </w:r>
      <w:r w:rsidR="00782507">
        <w:t>, where these were not the exposures under</w:t>
      </w:r>
      <w:r w:rsidR="00AD73DF">
        <w:t xml:space="preserve"> consideration.  M</w:t>
      </w:r>
      <w:r w:rsidR="00CB18CB">
        <w:t>ost studies included at least one</w:t>
      </w:r>
      <w:r w:rsidR="00782507">
        <w:t xml:space="preserve"> socio</w:t>
      </w:r>
      <w:r w:rsidR="00CB18CB">
        <w:t>-economic factor</w:t>
      </w:r>
      <w:r w:rsidR="00782507">
        <w:t xml:space="preserve"> </w:t>
      </w:r>
      <w:r w:rsidR="00782507">
        <w:fldChar w:fldCharType="begin">
          <w:fldData xml:space="preserve">PEVuZE5vdGU+PENpdGU+PEF1dGhvcj5EZXNhaTwvQXV0aG9yPjxZZWFyPjIwMTM8L1llYXI+PFJl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xDaXRlPjxBdXRob3I+QWRhbmU8L0F1dGhvcj48WWVhcj4yMDE4PC9Z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</w:fldData>
        </w:fldChar>
      </w:r>
      <w:r w:rsidR="00CC639E">
        <w:instrText xml:space="preserve"> ADDIN EN.CITE </w:instrText>
      </w:r>
      <w:r w:rsidR="00CC639E">
        <w:fldChar w:fldCharType="begin">
          <w:fldData xml:space="preserve">PEVuZE5vdGU+PENpdGU+PEF1dGhvcj5EZXNhaTwvQXV0aG9yPjxZZWFyPjIwMTM8L1llYXI+PFJl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xDaXRlPjxBdXRob3I+QWRhbmU8L0F1dGhvcj48WWVhcj4yMDE4PC9Z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</w:fldData>
        </w:fldChar>
      </w:r>
      <w:r w:rsidR="00CC639E">
        <w:instrText xml:space="preserve"> ADDIN EN.CITE.DATA </w:instrText>
      </w:r>
      <w:r w:rsidR="00CC639E">
        <w:fldChar w:fldCharType="end"/>
      </w:r>
      <w:r w:rsidR="00782507">
        <w:fldChar w:fldCharType="separate"/>
      </w:r>
      <w:r w:rsidR="00B07A03" w:rsidRPr="00B07A03">
        <w:rPr>
          <w:noProof/>
          <w:vertAlign w:val="superscript"/>
        </w:rPr>
        <w:t>13,29,30,32-36,38,40</w:t>
      </w:r>
      <w:r w:rsidR="00782507">
        <w:fldChar w:fldCharType="end"/>
      </w:r>
      <w:r w:rsidR="00CB18CB">
        <w:t xml:space="preserve">. </w:t>
      </w:r>
      <w:r w:rsidR="00AD73DF">
        <w:t xml:space="preserve"> Only a </w:t>
      </w:r>
      <w:r w:rsidR="00666918">
        <w:t xml:space="preserve">minority of </w:t>
      </w:r>
      <w:r w:rsidR="00AD73DF">
        <w:t>studies were able to take account of exposures in pregnancy such as diabetes and hypertension</w:t>
      </w:r>
      <w:r w:rsidR="006C7C05">
        <w:t xml:space="preserve"> </w:t>
      </w:r>
      <w:r w:rsidR="006C7C05">
        <w:fldChar w:fldCharType="begin">
          <w:fldData xml:space="preserve">PEVuZE5vdGU+PENpdGU+PEF1dGhvcj5TbWl0aGVyczwvQXV0aG9yPjxZZWFyPjIwMTc8L1llYXI+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</w:fldData>
        </w:fldChar>
      </w:r>
      <w:r w:rsidR="00A43BE5">
        <w:instrText xml:space="preserve"> ADDIN EN.CITE </w:instrText>
      </w:r>
      <w:r w:rsidR="00A43BE5">
        <w:fldChar w:fldCharType="begin">
          <w:fldData xml:space="preserve">PEVuZE5vdGU+PENpdGU+PEF1dGhvcj5TbWl0aGVyczwvQXV0aG9yPjxZZWFyPjIwMTc8L1llYXI+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</w:fldData>
        </w:fldChar>
      </w:r>
      <w:r w:rsidR="00A43BE5">
        <w:instrText xml:space="preserve"> ADDIN EN.CITE.DATA </w:instrText>
      </w:r>
      <w:r w:rsidR="00A43BE5">
        <w:fldChar w:fldCharType="end"/>
      </w:r>
      <w:r w:rsidR="006C7C05">
        <w:fldChar w:fldCharType="separate"/>
      </w:r>
      <w:r w:rsidR="00B07A03" w:rsidRPr="00B07A03">
        <w:rPr>
          <w:noProof/>
          <w:vertAlign w:val="superscript"/>
        </w:rPr>
        <w:t>35,36,38</w:t>
      </w:r>
      <w:r w:rsidR="006C7C05">
        <w:fldChar w:fldCharType="end"/>
      </w:r>
      <w:r w:rsidR="00D85302">
        <w:t>.</w:t>
      </w:r>
      <w:r w:rsidR="00CB18CB">
        <w:t xml:space="preserve"> </w:t>
      </w:r>
      <w:r w:rsidR="00D85302">
        <w:t xml:space="preserve">  </w:t>
      </w:r>
      <w:r w:rsidR="005452D6">
        <w:t xml:space="preserve">Only one study included any adjustment for </w:t>
      </w:r>
      <w:r w:rsidR="00442C89">
        <w:t xml:space="preserve">paternal confounders </w:t>
      </w:r>
      <w:r w:rsidR="00442C89">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 </w:instrText>
      </w:r>
      <w:r w:rsidR="00CC639E">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CC639E">
        <w:instrText xml:space="preserve"> ADDIN EN.CITE.DATA </w:instrText>
      </w:r>
      <w:r w:rsidR="00CC639E">
        <w:fldChar w:fldCharType="end"/>
      </w:r>
      <w:r w:rsidR="00442C89">
        <w:fldChar w:fldCharType="separate"/>
      </w:r>
      <w:r w:rsidR="00B07A03" w:rsidRPr="00B07A03">
        <w:rPr>
          <w:noProof/>
          <w:vertAlign w:val="superscript"/>
        </w:rPr>
        <w:t>34</w:t>
      </w:r>
      <w:r w:rsidR="00442C89">
        <w:fldChar w:fldCharType="end"/>
      </w:r>
      <w:r w:rsidR="00442C89">
        <w:t xml:space="preserve">.  </w:t>
      </w:r>
      <w:r w:rsidR="00306024">
        <w:t>Most studies did not specifically state which pregnancy the confounders related to.</w:t>
      </w:r>
      <w:r w:rsidR="0050105D">
        <w:t xml:space="preserve"> </w:t>
      </w:r>
    </w:p>
    <w:p w14:paraId="5E6247B5" w14:textId="02C76C39" w:rsidR="001E0167" w:rsidRDefault="007848FA" w:rsidP="00093949">
      <w:pPr>
        <w:spacing w:line="480" w:lineRule="auto"/>
      </w:pPr>
      <w:r>
        <w:t>A number of</w:t>
      </w:r>
      <w:r w:rsidR="00707E28">
        <w:t xml:space="preserve"> studies</w:t>
      </w:r>
      <w:r w:rsidR="00C045B7">
        <w:t xml:space="preserve"> have</w:t>
      </w:r>
      <w:r w:rsidR="00707E28">
        <w:t xml:space="preserve"> made adjustments </w:t>
      </w:r>
      <w:r w:rsidR="00637919">
        <w:t xml:space="preserve">for </w:t>
      </w:r>
      <w:r w:rsidR="00A84987">
        <w:t xml:space="preserve">covariates which are </w:t>
      </w:r>
      <w:r w:rsidR="00637919">
        <w:t>potential mediators</w:t>
      </w:r>
      <w:r>
        <w:t xml:space="preserve"> betw</w:t>
      </w:r>
      <w:r w:rsidR="00C045B7">
        <w:t>een the exposure and offspri</w:t>
      </w:r>
      <w:r w:rsidR="00826ABA">
        <w:t>n</w:t>
      </w:r>
      <w:r w:rsidR="00C045B7">
        <w:t>g adiposity</w:t>
      </w:r>
      <w:r w:rsidR="00770BE0">
        <w:t>. E</w:t>
      </w:r>
      <w:r w:rsidR="00B45551">
        <w:t>xamples of such adjustments made in the included</w:t>
      </w:r>
      <w:r>
        <w:t xml:space="preserve"> </w:t>
      </w:r>
      <w:r w:rsidR="00B45551">
        <w:t xml:space="preserve">studies are </w:t>
      </w:r>
      <w:r>
        <w:t xml:space="preserve">breastfeeding </w:t>
      </w:r>
      <w: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instrText xml:space="preserve"> ADDIN EN.CITE </w:instrText>
      </w:r>
      <w:r>
        <w:fldChar w:fldCharType="begin">
          <w:fldData xml:space="preserve">PEVuZE5vdGU+PENpdGU+PEF1dGhvcj5BbGJlcnM8L0F1dGhvcj48WWVhcj4yMDE4PC9ZZWFyPjxS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</w:fldData>
        </w:fldChar>
      </w:r>
      <w:r>
        <w:instrText xml:space="preserve"> ADDIN EN.CITE.DATA </w:instrText>
      </w:r>
      <w:r>
        <w:fldChar w:fldCharType="end"/>
      </w:r>
      <w:r>
        <w:fldChar w:fldCharType="separate"/>
      </w:r>
      <w:r w:rsidRPr="00B07A03">
        <w:rPr>
          <w:noProof/>
          <w:vertAlign w:val="superscript"/>
        </w:rPr>
        <w:t>40</w:t>
      </w:r>
      <w:r>
        <w:fldChar w:fldCharType="end"/>
      </w:r>
      <w:r>
        <w:t xml:space="preserve"> </w:t>
      </w:r>
      <w:r w:rsidR="00B45551">
        <w:t xml:space="preserve">, gestational weight gain </w:t>
      </w:r>
      <w:r w:rsidR="00B45551">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B45551">
        <w:instrText xml:space="preserve"> ADDIN EN.CITE </w:instrText>
      </w:r>
      <w:r w:rsidR="00B45551">
        <w:fldChar w:fldCharType="begin">
          <w:fldData xml:space="preserve">PEVuZE5vdGU+PENpdGU+PEF1dGhvcj5JbGlhZG91PC9BdXRob3I+PFllYXI+MjAxMDwvWWVhcj48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</w:fldData>
        </w:fldChar>
      </w:r>
      <w:r w:rsidR="00B45551">
        <w:instrText xml:space="preserve"> ADDIN EN.CITE.DATA </w:instrText>
      </w:r>
      <w:r w:rsidR="00B45551">
        <w:fldChar w:fldCharType="end"/>
      </w:r>
      <w:r w:rsidR="00B45551">
        <w:fldChar w:fldCharType="separate"/>
      </w:r>
      <w:r w:rsidR="00B45551" w:rsidRPr="00B45551">
        <w:rPr>
          <w:noProof/>
          <w:vertAlign w:val="superscript"/>
        </w:rPr>
        <w:t>34</w:t>
      </w:r>
      <w:r w:rsidR="00B45551">
        <w:fldChar w:fldCharType="end"/>
      </w:r>
      <w:r w:rsidR="00B45551">
        <w:t xml:space="preserve"> and </w:t>
      </w:r>
      <w:r>
        <w:t xml:space="preserve">birthweight </w:t>
      </w:r>
      <w:r>
        <w:fldChar w:fldCharType="begin">
          <w:fldData xml:space="preserve">PEVuZE5vdGU+PENpdGU+PEF1dGhvcj5JbGlhZG91PC9BdXRob3I+PFllYXI+MjAxMDwvWWVhcj48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</w:fldData>
        </w:fldChar>
      </w:r>
      <w:r>
        <w:instrText xml:space="preserve"> ADDIN EN.CITE </w:instrText>
      </w:r>
      <w:r>
        <w:fldChar w:fldCharType="begin">
          <w:fldData xml:space="preserve">PEVuZE5vdGU+PENpdGU+PEF1dGhvcj5JbGlhZG91PC9BdXRob3I+PFllYXI+MjAxMDwvWWVhcj48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</w:fldData>
        </w:fldChar>
      </w:r>
      <w:r>
        <w:instrText xml:space="preserve"> ADDIN EN.CITE.DATA </w:instrText>
      </w:r>
      <w:r>
        <w:fldChar w:fldCharType="end"/>
      </w:r>
      <w:r>
        <w:fldChar w:fldCharType="separate"/>
      </w:r>
      <w:r w:rsidRPr="007848FA">
        <w:rPr>
          <w:noProof/>
          <w:vertAlign w:val="superscript"/>
        </w:rPr>
        <w:t>30,34-36,38</w:t>
      </w:r>
      <w:r>
        <w:fldChar w:fldCharType="end"/>
      </w:r>
      <w:r w:rsidR="00E20645">
        <w:t xml:space="preserve"> and both of the included studies which consider mode of birth adjust for birthweight in some form </w:t>
      </w:r>
      <w:r w:rsidR="00E20645">
        <w:fldChar w:fldCharType="begin">
          <w:fldData xml:space="preserve">PEVuZE5vdGU+PENpdGU+PEF1dGhvcj5TbWl0aGVyczwvQXV0aG9yPjxZZWFyPjIwMTc8L1llYXI+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</w:fldData>
        </w:fldChar>
      </w:r>
      <w:r w:rsidR="00E20645">
        <w:instrText xml:space="preserve"> ADDIN EN.CITE </w:instrText>
      </w:r>
      <w:r w:rsidR="00E20645">
        <w:fldChar w:fldCharType="begin">
          <w:fldData xml:space="preserve">PEVuZE5vdGU+PENpdGU+PEF1dGhvcj5TbWl0aGVyczwvQXV0aG9yPjxZZWFyPjIwMTc8L1llYXI+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</w:fldData>
        </w:fldChar>
      </w:r>
      <w:r w:rsidR="00E20645">
        <w:instrText xml:space="preserve"> ADDIN EN.CITE.DATA </w:instrText>
      </w:r>
      <w:r w:rsidR="00E20645">
        <w:fldChar w:fldCharType="end"/>
      </w:r>
      <w:r w:rsidR="00E20645">
        <w:fldChar w:fldCharType="separate"/>
      </w:r>
      <w:r w:rsidR="00E20645" w:rsidRPr="00E20645">
        <w:rPr>
          <w:noProof/>
          <w:vertAlign w:val="superscript"/>
        </w:rPr>
        <w:t>36,38</w:t>
      </w:r>
      <w:r w:rsidR="00E20645">
        <w:fldChar w:fldCharType="end"/>
      </w:r>
      <w:r w:rsidR="00E20645">
        <w:t xml:space="preserve"> even though this is a potential mediator (Table 3)</w:t>
      </w:r>
      <w:r w:rsidR="00C045B7">
        <w:t>.</w:t>
      </w:r>
      <w:r w:rsidR="00063538">
        <w:t xml:space="preserve">  </w:t>
      </w:r>
      <w:r w:rsidR="00B45551">
        <w:t>C</w:t>
      </w:r>
      <w:r w:rsidR="008F1BE4">
        <w:t xml:space="preserve">hildren exposed to diabetes (including gestational diabetes mellitus) </w:t>
      </w:r>
      <w:r w:rsidR="008F1BE4">
        <w:lastRenderedPageBreak/>
        <w:t>in utero are at high risk of childhood adiposity</w:t>
      </w:r>
      <w:r w:rsidR="00770BE0">
        <w:t>, although</w:t>
      </w:r>
      <w:r w:rsidR="008F1BE4">
        <w:t xml:space="preserve"> breastfeeding has been shown to </w:t>
      </w:r>
      <w:r w:rsidR="006F2B5B">
        <w:t>attenuate</w:t>
      </w:r>
      <w:r w:rsidR="008F1BE4">
        <w:t xml:space="preserve"> this risk </w:t>
      </w:r>
      <w:r w:rsidR="006F2B5B">
        <w:fldChar w:fldCharType="begin">
          <w:fldData xml:space="preserve">PEVuZE5vdGU+PENpdGU+PEF1dGhvcj5DcnVtZTwvQXV0aG9yPjxZZWFyPjIwMTE8L1llYXI+PFJl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</w:fldData>
        </w:fldChar>
      </w:r>
      <w:r w:rsidR="006F2B5B">
        <w:instrText xml:space="preserve"> ADDIN EN.CITE </w:instrText>
      </w:r>
      <w:r w:rsidR="006F2B5B">
        <w:fldChar w:fldCharType="begin">
          <w:fldData xml:space="preserve">PEVuZE5vdGU+PENpdGU+PEF1dGhvcj5DcnVtZTwvQXV0aG9yPjxZZWFyPjIwMTE8L1llYXI+PFJl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</w:fldData>
        </w:fldChar>
      </w:r>
      <w:r w:rsidR="006F2B5B">
        <w:instrText xml:space="preserve"> ADDIN EN.CITE.DATA </w:instrText>
      </w:r>
      <w:r w:rsidR="006F2B5B">
        <w:fldChar w:fldCharType="end"/>
      </w:r>
      <w:r w:rsidR="006F2B5B">
        <w:fldChar w:fldCharType="separate"/>
      </w:r>
      <w:r w:rsidR="006F2B5B" w:rsidRPr="006F2B5B">
        <w:rPr>
          <w:noProof/>
          <w:vertAlign w:val="superscript"/>
        </w:rPr>
        <w:t>43</w:t>
      </w:r>
      <w:r w:rsidR="006F2B5B">
        <w:fldChar w:fldCharType="end"/>
      </w:r>
      <w:r w:rsidR="008F1BE4">
        <w:t xml:space="preserve"> </w:t>
      </w:r>
      <w:r w:rsidR="006F2B5B">
        <w:fldChar w:fldCharType="begin"/>
      </w:r>
      <w:r w:rsidR="006F2B5B">
        <w:instrText xml:space="preserve"> ADDIN EN.CITE &lt;EndNote&gt;&lt;Cite&gt;&lt;Author&gt;Dugas&lt;/Author&gt;&lt;Year&gt;2017&lt;/Year&gt;&lt;RecNum&gt;314&lt;/RecNum&gt;&lt;DisplayText&gt;&lt;style face="superscript"&gt;44&lt;/style&gt;&lt;/DisplayText&gt;&lt;record&gt;&lt;rec-number&gt;314&lt;/rec-number&gt;&lt;foreign-keys&gt;&lt;key app="EN" db-id="090zsf9wavded3e0azrxv2vc5r90sv920vvp" timestamp="1584621361"&gt;314&lt;/key&gt;&lt;/foreign-keys&gt;&lt;ref-type name="Journal Article"&gt;17&lt;/ref-type&gt;&lt;contributors&gt;&lt;authors&gt;&lt;author&gt;Dugas, C.&lt;/author&gt;&lt;author&gt;Perron, J.&lt;/author&gt;&lt;author&gt;Kearney, M.&lt;/author&gt;&lt;author&gt;Mercier, R.&lt;/author&gt;&lt;author&gt;Tchernof, A.&lt;/author&gt;&lt;author&gt;Marc, I.&lt;/author&gt;&lt;author&gt;Weisnagel, S. J.&lt;/author&gt;&lt;author&gt;Robitaille, J.&lt;/author&gt;&lt;/authors&gt;&lt;/contributors&gt;&lt;titles&gt;&lt;title&gt;Postnatal Prevention of Childhood Obesity in Offspring Prenatally Exposed to Gestational Diabetes mellitus: Where Are We Now&lt;/title&gt;&lt;secondary-title&gt;Obesity Facts&lt;/secondary-title&gt;&lt;/titles&gt;&lt;periodical&gt;&lt;full-title&gt;Obesity Facts&lt;/full-title&gt;&lt;/periodical&gt;&lt;pages&gt;396-406&lt;/pages&gt;&lt;volume&gt;10&lt;/volume&gt;&lt;number&gt;4&lt;/number&gt;&lt;dates&gt;&lt;year&gt;2017&lt;/year&gt;&lt;/dates&gt;&lt;isbn&gt;1662-4025&lt;/isbn&gt;&lt;urls&gt;&lt;related-urls&gt;&lt;url&gt;https://www.karger.com/DOI/10.1159/000477407&lt;/url&gt;&lt;url&gt;https://corpus.ulaval.ca/jspui/bitstream/20.500.11794/15443/1/Dugas%20C%20Postnatal%20prevention%20of%20childhood%20obesity%20in%20offspring%20prenatally%20exposed%20to%20gestational%20diabetes%20mellitus%20where%20are%20we%20now.pdf&lt;/url&gt;&lt;/related-urls&gt;&lt;/urls&gt;&lt;electronic-resource-num&gt;10.1159/000477407&lt;/electronic-resource-num&gt;&lt;/record&gt;&lt;/Cite&gt;&lt;/EndNote&gt;</w:instrText>
      </w:r>
      <w:r w:rsidR="006F2B5B">
        <w:fldChar w:fldCharType="separate"/>
      </w:r>
      <w:r w:rsidR="006F2B5B" w:rsidRPr="006F2B5B">
        <w:rPr>
          <w:noProof/>
          <w:vertAlign w:val="superscript"/>
        </w:rPr>
        <w:t>44</w:t>
      </w:r>
      <w:r w:rsidR="006F2B5B">
        <w:fldChar w:fldCharType="end"/>
      </w:r>
      <w:r w:rsidR="00B50256">
        <w:t>.  G</w:t>
      </w:r>
      <w:r w:rsidR="006F2B5B">
        <w:t xml:space="preserve">estational weight gain has been shown </w:t>
      </w:r>
      <w:r w:rsidR="00770BE0">
        <w:t xml:space="preserve">to </w:t>
      </w:r>
      <w:r w:rsidR="006F2B5B">
        <w:t>mediate</w:t>
      </w:r>
      <w:r w:rsidR="00B45551">
        <w:t xml:space="preserve"> the relationshi</w:t>
      </w:r>
      <w:r w:rsidR="006F2B5B">
        <w:t xml:space="preserve">p between a mother’s BMI and offspring adiposity </w:t>
      </w:r>
      <w:r w:rsidR="006F2B5B">
        <w:fldChar w:fldCharType="begin"/>
      </w:r>
      <w:r w:rsidR="006F2B5B">
        <w:instrText xml:space="preserve"> ADDIN EN.CITE &lt;EndNote&gt;&lt;Cite&gt;&lt;Author&gt;Josey&lt;/Author&gt;&lt;Year&gt;2019&lt;/Year&gt;&lt;RecNum&gt;315&lt;/RecNum&gt;&lt;DisplayText&gt;&lt;style face="superscript"&gt;45&lt;/style&gt;&lt;/DisplayText&gt;&lt;record&gt;&lt;rec-number&gt;315&lt;/rec-number&gt;&lt;foreign-keys&gt;&lt;key app="EN" db-id="090zsf9wavded3e0azrxv2vc5r90sv920vvp" timestamp="1584622643"&gt;315&lt;/key&gt;&lt;/foreign-keys&gt;&lt;ref-type name="Journal Article"&gt;17&lt;/ref-type&gt;&lt;contributors&gt;&lt;authors&gt;&lt;author&gt;Josey, Michele J.&lt;/author&gt;&lt;author&gt;McCullough, Lauren E.&lt;/author&gt;&lt;author&gt;Hoyo, Cathrine&lt;/author&gt;&lt;author&gt;Williams-DeVane, ClarLynda&lt;/author&gt;&lt;/authors&gt;&lt;/contributors&gt;&lt;titles&gt;&lt;title&gt;Overall gestational weight gain mediates the relationship between maternal and child obesity&lt;/title&gt;&lt;secondary-title&gt;BMC Public Health&lt;/secondary-title&gt;&lt;/titles&gt;&lt;periodical&gt;&lt;full-title&gt;BMC Public Health&lt;/full-title&gt;&lt;abbr-1&gt;BMC public health&lt;/abbr-1&gt;&lt;/periodical&gt;&lt;pages&gt;1062&lt;/pages&gt;&lt;volume&gt;19&lt;/volume&gt;&lt;number&gt;1&lt;/number&gt;&lt;dates&gt;&lt;year&gt;2019&lt;/year&gt;&lt;pub-dates&gt;&lt;date&gt;2019/08/07&lt;/date&gt;&lt;/pub-dates&gt;&lt;/dates&gt;&lt;isbn&gt;1471-2458&lt;/isbn&gt;&lt;urls&gt;&lt;related-urls&gt;&lt;url&gt;https://doi.org/10.1186/s12889-019-7349-1&lt;/url&gt;&lt;url&gt;https://www.ncbi.nlm.nih.gov/pmc/articles/PMC6686549/pdf/12889_2019_Article_7349.pdf&lt;/url&gt;&lt;/related-urls&gt;&lt;/urls&gt;&lt;electronic-resource-num&gt;10.1186/s12889-019-7349-1&lt;/electronic-resource-num&gt;&lt;/record&gt;&lt;/Cite&gt;&lt;/EndNote&gt;</w:instrText>
      </w:r>
      <w:r w:rsidR="006F2B5B">
        <w:fldChar w:fldCharType="separate"/>
      </w:r>
      <w:r w:rsidR="006F2B5B" w:rsidRPr="006F2B5B">
        <w:rPr>
          <w:noProof/>
          <w:vertAlign w:val="superscript"/>
        </w:rPr>
        <w:t>45</w:t>
      </w:r>
      <w:r w:rsidR="006F2B5B">
        <w:fldChar w:fldCharType="end"/>
      </w:r>
      <w:r w:rsidR="006F2B5B">
        <w:t xml:space="preserve">.  </w:t>
      </w:r>
      <w:r w:rsidR="00CB50A4">
        <w:t>Misclassification of confounders and mediators</w:t>
      </w:r>
      <w:r w:rsidR="00E95C57">
        <w:t xml:space="preserve"> </w:t>
      </w:r>
      <w:r w:rsidR="00CB50A4">
        <w:t>affect</w:t>
      </w:r>
      <w:r w:rsidR="00E95C57">
        <w:t>s</w:t>
      </w:r>
      <w:r w:rsidR="00CB50A4">
        <w:t xml:space="preserve"> th</w:t>
      </w:r>
      <w:r w:rsidR="00B45551">
        <w:t>e magnitude</w:t>
      </w:r>
      <w:r w:rsidR="00CB50A4">
        <w:t xml:space="preserve"> of the</w:t>
      </w:r>
      <w:r w:rsidR="00B45551">
        <w:t xml:space="preserve"> total effect of the</w:t>
      </w:r>
      <w:r w:rsidR="00CB50A4">
        <w:t xml:space="preserve"> exposure on the outcome </w:t>
      </w:r>
      <w:r w:rsidR="007248AA">
        <w:fldChar w:fldCharType="begin"/>
      </w:r>
      <w:r w:rsidR="006F2B5B">
        <w:instrText xml:space="preserve"> ADDIN EN.CITE &lt;EndNote&gt;&lt;Cite&gt;&lt;Author&gt;Wang&lt;/Author&gt;&lt;Year&gt;2017&lt;/Year&gt;&lt;RecNum&gt;310&lt;/RecNum&gt;&lt;DisplayText&gt;&lt;style face="superscript"&gt;46&lt;/style&gt;&lt;/DisplayText&gt;&lt;record&gt;&lt;rec-number&gt;310&lt;/rec-number&gt;&lt;foreign-keys&gt;&lt;key app="EN" db-id="090zsf9wavded3e0azrxv2vc5r90sv920vvp" timestamp="1584524630"&gt;310&lt;/key&gt;&lt;/foreign-keys&gt;&lt;ref-type name="Journal Article"&gt;17&lt;/ref-type&gt;&lt;contributors&gt;&lt;authors&gt;&lt;author&gt;Wang, Tingting&lt;/author&gt;&lt;author&gt;Li, Hongkai&lt;/author&gt;&lt;author&gt;Su, Ping&lt;/author&gt;&lt;author&gt;Yu, Yuanyuan&lt;/author&gt;&lt;author&gt;Sun, Xiaoru&lt;/author&gt;&lt;author&gt;Liu, Yi&lt;/author&gt;&lt;author&gt;Yuan, Zhongshang&lt;/author&gt;&lt;author&gt;Xue, Fuzhong&lt;/author&gt;&lt;/authors&gt;&lt;/contributors&gt;&lt;titles&gt;&lt;title&gt;Sensitivity analysis for mistakenly adjusting for mediators in estimating total effect in observational studies&lt;/title&gt;&lt;secondary-title&gt;BMJ Open&lt;/secondary-title&gt;&lt;/titles&gt;&lt;periodical&gt;&lt;full-title&gt;BMJ Open&lt;/full-title&gt;&lt;/periodical&gt;&lt;pages&gt;e015640&lt;/pages&gt;&lt;volume&gt;7&lt;/volume&gt;&lt;number&gt;11&lt;/number&gt;&lt;dates&gt;&lt;year&gt;2017&lt;/year&gt;&lt;/dates&gt;&lt;urls&gt;&lt;related-urls&gt;&lt;url&gt;http://bmjopen.bmj.com/content/7/11/e015640.abstract&lt;/url&gt;&lt;url&gt;https://www.ncbi.nlm.nih.gov/pmc/articles/PMC5719285/pdf/bmjopen-2016-015640.pdf&lt;/url&gt;&lt;/related-urls&gt;&lt;/urls&gt;&lt;electronic-resource-num&gt;10.1136/bmjopen-2016-015640&lt;/electronic-resource-num&gt;&lt;/record&gt;&lt;/Cite&gt;&lt;/EndNote&gt;</w:instrText>
      </w:r>
      <w:r w:rsidR="007248AA">
        <w:fldChar w:fldCharType="separate"/>
      </w:r>
      <w:r w:rsidR="006F2B5B" w:rsidRPr="006F2B5B">
        <w:rPr>
          <w:noProof/>
          <w:vertAlign w:val="superscript"/>
        </w:rPr>
        <w:t>46</w:t>
      </w:r>
      <w:r w:rsidR="007248AA">
        <w:fldChar w:fldCharType="end"/>
      </w:r>
      <w:r w:rsidR="00B45551">
        <w:t>; both t</w:t>
      </w:r>
      <w:r w:rsidR="00A84987">
        <w:t>he direct effect</w:t>
      </w:r>
      <w:r w:rsidR="00B45551">
        <w:t>,</w:t>
      </w:r>
      <w:r w:rsidR="00A84987">
        <w:t xml:space="preserve"> which is not through the mediator</w:t>
      </w:r>
      <w:r w:rsidR="00B45551">
        <w:t>,</w:t>
      </w:r>
      <w:r w:rsidR="00A84987">
        <w:t xml:space="preserve"> and the indirect effect</w:t>
      </w:r>
      <w:r w:rsidR="00B45551">
        <w:t>,</w:t>
      </w:r>
      <w:r w:rsidR="00A84987">
        <w:t xml:space="preserve"> through the mediator </w:t>
      </w:r>
      <w:r w:rsidR="00A84987">
        <w:fldChar w:fldCharType="begin"/>
      </w:r>
      <w:r w:rsidR="006F2B5B">
        <w:instrText xml:space="preserve"> ADDIN EN.CITE &lt;EndNote&gt;&lt;Cite&gt;&lt;Author&gt;Pearl&lt;/Author&gt;&lt;Year&gt;2001&lt;/Year&gt;&lt;RecNum&gt;312&lt;/RecNum&gt;&lt;DisplayText&gt;&lt;style face="superscript"&gt;47&lt;/style&gt;&lt;/DisplayText&gt;&lt;record&gt;&lt;rec-number&gt;312&lt;/rec-number&gt;&lt;foreign-keys&gt;&lt;key app="EN" db-id="090zsf9wavded3e0azrxv2vc5r90sv920vvp" timestamp="1584528192"&gt;312&lt;/key&gt;&lt;/foreign-keys&gt;&lt;ref-type name="Conference Paper"&gt;47&lt;/ref-type&gt;&lt;contributors&gt;&lt;authors&gt;&lt;author&gt;Judea Pearl&lt;/author&gt;&lt;/authors&gt;&lt;/contributors&gt;&lt;titles&gt;&lt;title&gt;Direct and indirect effects&lt;/title&gt;&lt;secondary-title&gt;Proceedings of the Seventeenth conference on Uncertainty in artificial intelligence&lt;/secondary-title&gt;&lt;/titles&gt;&lt;pages&gt;411–420&lt;/pages&gt;&lt;dates&gt;&lt;year&gt;2001&lt;/year&gt;&lt;/dates&gt;&lt;pub-location&gt;Seattle, Washington&lt;/pub-location&gt;&lt;publisher&gt;Morgan Kaufmann Publishers Inc.&lt;/publisher&gt;&lt;urls&gt;&lt;/urls&gt;&lt;/record&gt;&lt;/Cite&gt;&lt;/EndNote&gt;</w:instrText>
      </w:r>
      <w:r w:rsidR="00A84987">
        <w:fldChar w:fldCharType="separate"/>
      </w:r>
      <w:r w:rsidR="006F2B5B" w:rsidRPr="006F2B5B">
        <w:rPr>
          <w:noProof/>
          <w:vertAlign w:val="superscript"/>
        </w:rPr>
        <w:t>47</w:t>
      </w:r>
      <w:r w:rsidR="00A84987">
        <w:fldChar w:fldCharType="end"/>
      </w:r>
      <w:r w:rsidR="00A84987">
        <w:t>.</w:t>
      </w:r>
      <w:r w:rsidR="00B45551">
        <w:t xml:space="preserve">  </w:t>
      </w:r>
      <w:r w:rsidR="00C045B7">
        <w:t>O</w:t>
      </w:r>
      <w:r>
        <w:t xml:space="preserve">veradjustment bias </w:t>
      </w:r>
      <w:r w:rsidR="00E95C57">
        <w:t xml:space="preserve">can </w:t>
      </w:r>
      <w:r w:rsidR="00A84987">
        <w:t>a</w:t>
      </w:r>
      <w:r w:rsidR="00C045B7">
        <w:t>ffect the direct effect of the s</w:t>
      </w:r>
      <w:r>
        <w:t xml:space="preserve">trength of associations </w:t>
      </w:r>
      <w:r w:rsidR="00A84987">
        <w:t>and</w:t>
      </w:r>
      <w:r>
        <w:t xml:space="preserve"> </w:t>
      </w:r>
      <w:r w:rsidR="00A84987">
        <w:t>arises</w:t>
      </w:r>
      <w:r w:rsidR="00C045B7">
        <w:t xml:space="preserve"> when controlling for variables which are on the causal pathway between exposure and</w:t>
      </w:r>
      <w:r w:rsidR="00A84987">
        <w:t xml:space="preserve"> </w:t>
      </w:r>
      <w:r w:rsidR="00C045B7">
        <w:t>outcome</w:t>
      </w:r>
      <w:r>
        <w:t xml:space="preserve"> </w:t>
      </w:r>
      <w:r>
        <w:fldChar w:fldCharType="begin"/>
      </w:r>
      <w:r w:rsidR="006F2B5B">
        <w:instrText xml:space="preserve"> ADDIN EN.CITE &lt;EndNote&gt;&lt;Cite&gt;&lt;Author&gt;Schisterman&lt;/Author&gt;&lt;Year&gt;2009&lt;/Year&gt;&lt;RecNum&gt;311&lt;/RecNum&gt;&lt;DisplayText&gt;&lt;style face="superscript"&gt;48&lt;/style&gt;&lt;/DisplayText&gt;&lt;record&gt;&lt;rec-number&gt;311&lt;/rec-number&gt;&lt;foreign-keys&gt;&lt;key app="EN" db-id="090zsf9wavded3e0azrxv2vc5r90sv920vvp" timestamp="1584525333"&gt;311&lt;/key&gt;&lt;/foreign-keys&gt;&lt;ref-type name="Journal Article"&gt;17&lt;/ref-type&gt;&lt;contributors&gt;&lt;authors&gt;&lt;author&gt;Schisterman, Enrique F.&lt;/author&gt;&lt;author&gt;Cole, Stephen R.&lt;/author&gt;&lt;author&gt;Platt, Robert W.&lt;/author&gt;&lt;/authors&gt;&lt;/contributors&gt;&lt;titles&gt;&lt;title&gt;Overadjustment bias and unnecessary adjustment in epidemiologic studies&lt;/title&gt;&lt;secondary-title&gt;Epidemiology (Cambridge, Mass.)&lt;/secondary-title&gt;&lt;alt-title&gt;Epidemiology&lt;/alt-title&gt;&lt;/titles&gt;&lt;alt-periodical&gt;&lt;full-title&gt;Epidemiology&lt;/full-title&gt;&lt;/alt-periodical&gt;&lt;pages&gt;488-495&lt;/pages&gt;&lt;volume&gt;20&lt;/volume&gt;&lt;number&gt;4&lt;/number&gt;&lt;keywords&gt;&lt;keyword&gt;*Bias&lt;/keyword&gt;&lt;keyword&gt;Causality&lt;/keyword&gt;&lt;keyword&gt;*Epidemiologic Research Design&lt;/keyword&gt;&lt;keyword&gt;Female&lt;/keyword&gt;&lt;keyword&gt;Humans&lt;/keyword&gt;&lt;keyword&gt;Infant Mortality/trends&lt;/keyword&gt;&lt;keyword&gt;Infant, Newborn&lt;/keyword&gt;&lt;keyword&gt;Models, Statistical&lt;/keyword&gt;&lt;keyword&gt;Population Dynamics&lt;/keyword&gt;&lt;keyword&gt;Smoking/adverse effects&lt;/keyword&gt;&lt;/keywords&gt;&lt;dates&gt;&lt;year&gt;2009&lt;/year&gt;&lt;/dates&gt;&lt;isbn&gt;1531-5487&amp;#xD;1044-3983&lt;/isbn&gt;&lt;accession-num&gt;19525685&lt;/accession-num&gt;&lt;urls&gt;&lt;related-urls&gt;&lt;url&gt;https://pubmed.ncbi.nlm.nih.gov/19525685&lt;/url&gt;&lt;url&gt;https://www.ncbi.nlm.nih.gov/pmc/articles/PMC2744485/&lt;/url&gt;&lt;url&gt;https://www.ncbi.nlm.nih.gov/pmc/articles/PMC2744485/pdf/nihms133589.pdf&lt;/url&gt;&lt;/related-urls&gt;&lt;/urls&gt;&lt;electronic-resource-num&gt;10.1097/EDE.0b013e3181a819a1&lt;/electronic-resource-num&gt;&lt;remote-database-name&gt;PubMed&lt;/remote-database-name&gt;&lt;language&gt;eng&lt;/language&gt;&lt;/record&gt;&lt;/Cite&gt;&lt;/EndNote&gt;</w:instrText>
      </w:r>
      <w:r>
        <w:fldChar w:fldCharType="separate"/>
      </w:r>
      <w:r w:rsidR="006F2B5B" w:rsidRPr="006F2B5B">
        <w:rPr>
          <w:noProof/>
          <w:vertAlign w:val="superscript"/>
        </w:rPr>
        <w:t>48</w:t>
      </w:r>
      <w:r>
        <w:fldChar w:fldCharType="end"/>
      </w:r>
      <w:r>
        <w:t>.</w:t>
      </w:r>
      <w:r w:rsidR="00826ABA">
        <w:t xml:space="preserve">  Unnecessary adjustments</w:t>
      </w:r>
      <w:r w:rsidR="00CB50A4">
        <w:t xml:space="preserve"> of other variables on the causal pathway can affect the precision </w:t>
      </w:r>
      <w:r w:rsidR="00B45551">
        <w:fldChar w:fldCharType="begin">
          <w:fldData xml:space="preserve">PEVuZE5vdGU+PENpdGU+PEF1dGhvcj5QZWFybDwvQXV0aG9yPjxZZWFyPjIwMDE8L1llYXI+PFJl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</w:fldData>
        </w:fldChar>
      </w:r>
      <w:r w:rsidR="00B45551">
        <w:instrText xml:space="preserve"> ADDIN EN.CITE </w:instrText>
      </w:r>
      <w:r w:rsidR="00B45551">
        <w:fldChar w:fldCharType="begin">
          <w:fldData xml:space="preserve">PEVuZE5vdGU+PENpdGU+PEF1dGhvcj5QZWFybDwvQXV0aG9yPjxZZWFyPjIwMDE8L1llYXI+PFJl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</w:fldData>
        </w:fldChar>
      </w:r>
      <w:r w:rsidR="00B45551">
        <w:instrText xml:space="preserve"> ADDIN EN.CITE.DATA </w:instrText>
      </w:r>
      <w:r w:rsidR="00B45551">
        <w:fldChar w:fldCharType="end"/>
      </w:r>
      <w:r w:rsidR="00B45551">
        <w:fldChar w:fldCharType="separate"/>
      </w:r>
      <w:r w:rsidR="00B45551" w:rsidRPr="00B45551">
        <w:rPr>
          <w:noProof/>
          <w:vertAlign w:val="superscript"/>
        </w:rPr>
        <w:t>47,48</w:t>
      </w:r>
      <w:r w:rsidR="00B45551">
        <w:fldChar w:fldCharType="end"/>
      </w:r>
      <w:r w:rsidR="00B45551">
        <w:t>.</w:t>
      </w:r>
    </w:p>
    <w:p w14:paraId="70A5A1DC" w14:textId="3FCEA09D" w:rsidR="00102AE1" w:rsidRDefault="00FD4FF9" w:rsidP="00093949">
      <w:pPr>
        <w:spacing w:line="480" w:lineRule="auto"/>
      </w:pPr>
      <w:r>
        <w:t>All the studies were based o</w:t>
      </w:r>
      <w:r w:rsidR="00435678">
        <w:t>n data from</w:t>
      </w:r>
      <w:r w:rsidR="00773517">
        <w:t xml:space="preserve"> h</w:t>
      </w:r>
      <w:r w:rsidR="00435678">
        <w:t xml:space="preserve">igh </w:t>
      </w:r>
      <w:r w:rsidR="00773517">
        <w:t>or upper middle income cou</w:t>
      </w:r>
      <w:r w:rsidR="00435678">
        <w:t>ntries, which wil</w:t>
      </w:r>
      <w:r w:rsidR="00802FB4">
        <w:t>l have had an effect on the prevalence</w:t>
      </w:r>
      <w:r w:rsidR="00435678">
        <w:t xml:space="preserve"> of adiposity </w:t>
      </w:r>
      <w:r w:rsidR="00802FB4">
        <w:fldChar w:fldCharType="begin">
          <w:fldData xml:space="preserve">PEVuZE5vdGU+PENpdGU+PEF1dGhvcj5OZzwvQXV0aG9yPjxZZWFyPjIwMTQ8L1llYXI+PFJlY051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</w:fldData>
        </w:fldChar>
      </w:r>
      <w:r w:rsidR="006F2B5B">
        <w:instrText xml:space="preserve"> ADDIN EN.CITE </w:instrText>
      </w:r>
      <w:r w:rsidR="006F2B5B">
        <w:fldChar w:fldCharType="begin">
          <w:fldData xml:space="preserve">PEVuZE5vdGU+PENpdGU+PEF1dGhvcj5OZzwvQXV0aG9yPjxZZWFyPjIwMTQ8L1llYXI+PFJlY051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</w:fldData>
        </w:fldChar>
      </w:r>
      <w:r w:rsidR="006F2B5B">
        <w:instrText xml:space="preserve"> ADDIN EN.CITE.DATA </w:instrText>
      </w:r>
      <w:r w:rsidR="006F2B5B">
        <w:fldChar w:fldCharType="end"/>
      </w:r>
      <w:r w:rsidR="00802FB4">
        <w:fldChar w:fldCharType="separate"/>
      </w:r>
      <w:r w:rsidR="006F2B5B" w:rsidRPr="006F2B5B">
        <w:rPr>
          <w:noProof/>
          <w:vertAlign w:val="superscript"/>
        </w:rPr>
        <w:t>49</w:t>
      </w:r>
      <w:r w:rsidR="00802FB4">
        <w:fldChar w:fldCharType="end"/>
      </w:r>
      <w:r w:rsidR="00802FB4">
        <w:t xml:space="preserve"> </w:t>
      </w:r>
      <w:r w:rsidR="00435678">
        <w:t>and individual risk factors</w:t>
      </w:r>
      <w:r>
        <w:t>,</w:t>
      </w:r>
      <w:r w:rsidR="00435678">
        <w:t xml:space="preserve"> including the level of antenatal care</w:t>
      </w:r>
      <w:r w:rsidR="002C4249">
        <w:t xml:space="preserve"> </w:t>
      </w:r>
      <w:r w:rsidR="002C4249">
        <w:fldChar w:fldCharType="begin">
          <w:fldData xml:space="preserve">PEVuZE5vdGU+PENpdGU+PEF1dGhvcj5Nb2xsZXI8L0F1dGhvcj48WWVhcj4yMDE3PC9ZZWFyPjxS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==
</w:fldData>
        </w:fldChar>
      </w:r>
      <w:r w:rsidR="006F2B5B">
        <w:instrText xml:space="preserve"> ADDIN EN.CITE </w:instrText>
      </w:r>
      <w:r w:rsidR="006F2B5B">
        <w:fldChar w:fldCharType="begin">
          <w:fldData xml:space="preserve">PEVuZE5vdGU+PENpdGU+PEF1dGhvcj5Nb2xsZXI8L0F1dGhvcj48WWVhcj4yMDE3PC9ZZWFyPjxS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==
</w:fldData>
        </w:fldChar>
      </w:r>
      <w:r w:rsidR="006F2B5B">
        <w:instrText xml:space="preserve"> ADDIN EN.CITE.DATA </w:instrText>
      </w:r>
      <w:r w:rsidR="006F2B5B">
        <w:fldChar w:fldCharType="end"/>
      </w:r>
      <w:r w:rsidR="002C4249">
        <w:fldChar w:fldCharType="separate"/>
      </w:r>
      <w:r w:rsidR="006F2B5B" w:rsidRPr="006F2B5B">
        <w:rPr>
          <w:noProof/>
          <w:vertAlign w:val="superscript"/>
        </w:rPr>
        <w:t>50</w:t>
      </w:r>
      <w:r w:rsidR="002C4249">
        <w:fldChar w:fldCharType="end"/>
      </w:r>
      <w:r w:rsidR="00435678">
        <w:t xml:space="preserve">, </w:t>
      </w:r>
      <w:r w:rsidR="002C4249">
        <w:t xml:space="preserve">rates of </w:t>
      </w:r>
      <w:r w:rsidR="00FA4755">
        <w:t>birth</w:t>
      </w:r>
      <w:r w:rsidR="002C4249">
        <w:t xml:space="preserve"> by caesarean section </w:t>
      </w:r>
      <w:r w:rsidR="002C4249">
        <w:fldChar w:fldCharType="begin">
          <w:fldData xml:space="preserve">PEVuZE5vdGU+PENpdGU+PEF1dGhvcj5CZXRyYW48L0F1dGhvcj48WWVhcj4yMDE2PC9ZZWFyPjxS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</w:fldData>
        </w:fldChar>
      </w:r>
      <w:r w:rsidR="006F2B5B">
        <w:instrText xml:space="preserve"> ADDIN EN.CITE </w:instrText>
      </w:r>
      <w:r w:rsidR="006F2B5B">
        <w:fldChar w:fldCharType="begin">
          <w:fldData xml:space="preserve">PEVuZE5vdGU+PENpdGU+PEF1dGhvcj5CZXRyYW48L0F1dGhvcj48WWVhcj4yMDE2PC9ZZWFyPjxS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</w:fldData>
        </w:fldChar>
      </w:r>
      <w:r w:rsidR="006F2B5B">
        <w:instrText xml:space="preserve"> ADDIN EN.CITE.DATA </w:instrText>
      </w:r>
      <w:r w:rsidR="006F2B5B">
        <w:fldChar w:fldCharType="end"/>
      </w:r>
      <w:r w:rsidR="002C4249">
        <w:fldChar w:fldCharType="separate"/>
      </w:r>
      <w:r w:rsidR="006F2B5B" w:rsidRPr="006F2B5B">
        <w:rPr>
          <w:noProof/>
          <w:vertAlign w:val="superscript"/>
        </w:rPr>
        <w:t>51</w:t>
      </w:r>
      <w:r w:rsidR="002C4249">
        <w:fldChar w:fldCharType="end"/>
      </w:r>
      <w:r w:rsidR="002C4249">
        <w:t xml:space="preserve"> </w:t>
      </w:r>
      <w:r w:rsidR="00435678">
        <w:t>and smoking</w:t>
      </w:r>
      <w:r w:rsidR="00802FB4">
        <w:t xml:space="preserve">  </w:t>
      </w:r>
      <w:r w:rsidR="00802FB4">
        <w:fldChar w:fldCharType="begin"/>
      </w:r>
      <w:r w:rsidR="006F2B5B">
        <w:instrText xml:space="preserve"> ADDIN EN.CITE &lt;EndNote&gt;&lt;Cite&gt;&lt;Author&gt;Lange&lt;/Author&gt;&lt;Year&gt;2018&lt;/Year&gt;&lt;RecNum&gt;185&lt;/RecNum&gt;&lt;DisplayText&gt;&lt;style face="superscript"&gt;52&lt;/style&gt;&lt;/DisplayText&gt;&lt;record&gt;&lt;rec-number&gt;185&lt;/rec-number&gt;&lt;foreign-keys&gt;&lt;key app="EN" db-id="090zsf9wavded3e0azrxv2vc5r90sv920vvp" timestamp="1564587804"&gt;185&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periodical&gt;&lt;pages&gt;e769-e776&lt;/pages&gt;&lt;volume&gt;6&lt;/volume&gt;&lt;number&gt;7&lt;/number&gt;&lt;dates&gt;&lt;year&gt;2018&lt;/year&gt;&lt;/dates&gt;&lt;publisher&gt;Elsevier&lt;/publisher&gt;&lt;isbn&gt;2214-109X&lt;/isbn&gt;&lt;urls&gt;&lt;related-urls&gt;&lt;url&gt;https://doi.org/10.1016/S2214-109X(18)30223-7&lt;/url&gt;&lt;url&gt;https://www.thelancet.com/pdfs/journals/langlo/PIIS2214-109X(18)30223-7.pdf&lt;/url&gt;&lt;/related-urls&gt;&lt;/urls&gt;&lt;electronic-resource-num&gt;10.1016/S2214-109X(18)30223-7&lt;/electronic-resource-num&gt;&lt;access-date&gt;2019/07/31&lt;/access-date&gt;&lt;/record&gt;&lt;/Cite&gt;&lt;/EndNote&gt;</w:instrText>
      </w:r>
      <w:r w:rsidR="00802FB4">
        <w:fldChar w:fldCharType="separate"/>
      </w:r>
      <w:r w:rsidR="006F2B5B" w:rsidRPr="006F2B5B">
        <w:rPr>
          <w:noProof/>
          <w:vertAlign w:val="superscript"/>
        </w:rPr>
        <w:t>52</w:t>
      </w:r>
      <w:r w:rsidR="00802FB4">
        <w:fldChar w:fldCharType="end"/>
      </w:r>
      <w:r w:rsidR="00E14E74">
        <w:t xml:space="preserve">.  This </w:t>
      </w:r>
      <w:r w:rsidR="00D647A2">
        <w:t xml:space="preserve">limits </w:t>
      </w:r>
      <w:r w:rsidR="00A460D2">
        <w:t>our</w:t>
      </w:r>
      <w:r w:rsidR="00C23C91">
        <w:t xml:space="preserve"> ability to generalise the findings to</w:t>
      </w:r>
      <w:r w:rsidR="00070D8F">
        <w:t xml:space="preserve"> lower income countries</w:t>
      </w:r>
      <w:r>
        <w:t xml:space="preserve">.  In addition, </w:t>
      </w:r>
      <w:r w:rsidR="00B9263C">
        <w:t>potential biases</w:t>
      </w:r>
      <w:r w:rsidR="00E45227">
        <w:t xml:space="preserve"> may</w:t>
      </w:r>
      <w:r w:rsidR="00B9263C">
        <w:t xml:space="preserve"> </w:t>
      </w:r>
      <w:r w:rsidR="00FD2655">
        <w:t xml:space="preserve">have </w:t>
      </w:r>
      <w:r w:rsidR="00B9263C">
        <w:t>arise</w:t>
      </w:r>
      <w:r w:rsidR="00FD2655">
        <w:t>n</w:t>
      </w:r>
      <w:r w:rsidR="00B9263C">
        <w:t xml:space="preserve"> because </w:t>
      </w:r>
      <w:r>
        <w:t xml:space="preserve">many of the included studies had low response rates to questionnaires or surveys asking for details about children </w:t>
      </w:r>
      <w:r>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Twvc3R5bGU+PC9EaXNwbGF5VGV4dD48cmVjb3JkPjxyZWMtbnVtYmVyPjI2NjwvcmVjLW51bWJl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</w:fldData>
        </w:fldChar>
      </w:r>
      <w:r w:rsidR="00A43BE5">
        <w:instrText xml:space="preserve"> ADDIN EN.CITE.DATA </w:instrText>
      </w:r>
      <w:r w:rsidR="00A43BE5">
        <w:fldChar w:fldCharType="end"/>
      </w:r>
      <w:r>
        <w:fldChar w:fldCharType="separate"/>
      </w:r>
      <w:r w:rsidR="00B07A03" w:rsidRPr="00B07A03">
        <w:rPr>
          <w:noProof/>
          <w:vertAlign w:val="superscript"/>
        </w:rPr>
        <w:t>29</w:t>
      </w:r>
      <w:r>
        <w:fldChar w:fldCharType="end"/>
      </w:r>
      <w:r>
        <w:t xml:space="preserve"> , low rates of data linkage </w:t>
      </w:r>
      <w:r>
        <w:fldChar w:fldCharType="begin">
          <w:fldData xml:space="preserve">PEVuZE5vdGU+PENpdGU+PEF1dGhvcj5BdWNvdHQ8L0F1dGhvcj48WWVhcj4yMDE3PC9ZZWFyPjxS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</w:fldData>
        </w:fldChar>
      </w:r>
      <w:r w:rsidR="006F2B5B">
        <w:instrText xml:space="preserve"> ADDIN EN.CITE </w:instrText>
      </w:r>
      <w:r w:rsidR="006F2B5B">
        <w:fldChar w:fldCharType="begin">
          <w:fldData xml:space="preserve">PEVuZE5vdGU+PENpdGU+PEF1dGhvcj5BdWNvdHQ8L0F1dGhvcj48WWVhcj4yMDE3PC9ZZWFyPjxS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</w:fldData>
        </w:fldChar>
      </w:r>
      <w:r w:rsidR="006F2B5B">
        <w:instrText xml:space="preserve"> ADDIN EN.CITE.DATA </w:instrText>
      </w:r>
      <w:r w:rsidR="006F2B5B">
        <w:fldChar w:fldCharType="end"/>
      </w:r>
      <w:r>
        <w:fldChar w:fldCharType="separate"/>
      </w:r>
      <w:r w:rsidR="006F2B5B" w:rsidRPr="006F2B5B">
        <w:rPr>
          <w:noProof/>
          <w:vertAlign w:val="superscript"/>
        </w:rPr>
        <w:t>30,36,53</w:t>
      </w:r>
      <w:r>
        <w:fldChar w:fldCharType="end"/>
      </w:r>
      <w:r>
        <w:t xml:space="preserve"> or only included male outcome</w:t>
      </w:r>
      <w:r w:rsidR="00852557">
        <w:t>s</w:t>
      </w:r>
      <w:r>
        <w:t xml:space="preserve"> </w:t>
      </w:r>
      <w:r>
        <w:fldChar w:fldCharType="begin">
          <w:fldData xml:space="preserve">PEVuZE5vdGU+PENpdGU+PEF1dGhvcj5CYXJjbGF5PC9BdXRob3I+PFllYXI+MjAxODwvWWVhcj48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</w:fldData>
        </w:fldChar>
      </w:r>
      <w:r w:rsidR="00CC639E">
        <w:instrText xml:space="preserve"> ADDIN EN.CITE </w:instrText>
      </w:r>
      <w:r w:rsidR="00CC639E">
        <w:fldChar w:fldCharType="begin">
          <w:fldData xml:space="preserve">PEVuZE5vdGU+PENpdGU+PEF1dGhvcj5CYXJjbGF5PC9BdXRob3I+PFllYXI+MjAxODwvWWVhcj48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</w:fldData>
        </w:fldChar>
      </w:r>
      <w:r w:rsidR="00CC639E">
        <w:instrText xml:space="preserve"> ADDIN EN.CITE.DATA </w:instrText>
      </w:r>
      <w:r w:rsidR="00CC639E">
        <w:fldChar w:fldCharType="end"/>
      </w:r>
      <w:r>
        <w:fldChar w:fldCharType="separate"/>
      </w:r>
      <w:r w:rsidR="00B07A03" w:rsidRPr="00B07A03">
        <w:rPr>
          <w:noProof/>
          <w:vertAlign w:val="superscript"/>
        </w:rPr>
        <w:t>31,34</w:t>
      </w:r>
      <w:r>
        <w:fldChar w:fldCharType="end"/>
      </w:r>
      <w:r w:rsidR="00B9263C">
        <w:t xml:space="preserve">.  </w:t>
      </w:r>
      <w:r w:rsidR="000D12C1">
        <w:t>Further, the data us</w:t>
      </w:r>
      <w:r w:rsidR="00800B20">
        <w:t>ed in one study w</w:t>
      </w:r>
      <w:r w:rsidR="00515E44">
        <w:t>ere</w:t>
      </w:r>
      <w:r w:rsidR="00800B20">
        <w:t xml:space="preserve"> </w:t>
      </w:r>
      <w:r w:rsidR="00DA450D">
        <w:t xml:space="preserve">relatively </w:t>
      </w:r>
      <w:r w:rsidR="00800B20">
        <w:t>old</w:t>
      </w:r>
      <w:r w:rsidR="0069592F">
        <w:t>,</w:t>
      </w:r>
      <w:r w:rsidR="00800B20">
        <w:t xml:space="preserve"> </w:t>
      </w:r>
      <w:r w:rsidR="0069592F">
        <w:t>with only 6 years from recruitment to the final birth and</w:t>
      </w:r>
      <w:r w:rsidR="000D12C1">
        <w:t xml:space="preserve"> </w:t>
      </w:r>
      <w:r w:rsidR="00515E44">
        <w:t>with</w:t>
      </w:r>
      <w:r w:rsidR="000D12C1">
        <w:t xml:space="preserve"> </w:t>
      </w:r>
      <w:r w:rsidR="00570286">
        <w:t xml:space="preserve">final outcome measurements </w:t>
      </w:r>
      <w:r w:rsidR="00800B20">
        <w:t xml:space="preserve">taken in 1972 </w:t>
      </w:r>
      <w:r w:rsidR="00800B20">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A43BE5">
        <w:instrText xml:space="preserve"> ADDIN EN.CITE </w:instrText>
      </w:r>
      <w:r w:rsidR="00A43BE5">
        <w:fldChar w:fldCharType="begin">
          <w:fldData xml:space="preserve">PEVuZE5vdGU+PENpdGU+PEF1dGhvcj5MaTwvQXV0aG9yPjxZZWFyPjIwMTg8L1llYXI+PFJlY051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</w:fldData>
        </w:fldChar>
      </w:r>
      <w:r w:rsidR="00A43BE5">
        <w:instrText xml:space="preserve"> ADDIN EN.CITE.DATA </w:instrText>
      </w:r>
      <w:r w:rsidR="00A43BE5">
        <w:fldChar w:fldCharType="end"/>
      </w:r>
      <w:r w:rsidR="00800B20">
        <w:fldChar w:fldCharType="separate"/>
      </w:r>
      <w:r w:rsidR="00B07A03" w:rsidRPr="00B07A03">
        <w:rPr>
          <w:noProof/>
          <w:vertAlign w:val="superscript"/>
        </w:rPr>
        <w:t>35</w:t>
      </w:r>
      <w:r w:rsidR="00800B20">
        <w:fldChar w:fldCharType="end"/>
      </w:r>
      <w:r w:rsidR="005C189D">
        <w:t>.</w:t>
      </w:r>
      <w:r w:rsidR="0069592F">
        <w:t xml:space="preserve"> </w:t>
      </w:r>
    </w:p>
    <w:p w14:paraId="0463DD6F" w14:textId="2E04C8C5" w:rsidR="00D830E4" w:rsidRDefault="00D0389D" w:rsidP="00961EF8">
      <w:pPr>
        <w:spacing w:line="480" w:lineRule="auto"/>
      </w:pPr>
      <w:r>
        <w:t>M</w:t>
      </w:r>
      <w:r w:rsidR="00B9263C">
        <w:t xml:space="preserve">ost of the exposure and outcome measurements were objectively recorded by professionals, </w:t>
      </w:r>
      <w:r w:rsidR="00784A64">
        <w:t xml:space="preserve">but </w:t>
      </w:r>
      <w:r w:rsidR="00B9263C">
        <w:t>where these were self-reported, for example</w:t>
      </w:r>
      <w:r w:rsidR="00784A64">
        <w:t xml:space="preserve"> in the case </w:t>
      </w:r>
      <w:r w:rsidR="00B9263C">
        <w:t>of smoking status in pregnancy</w:t>
      </w:r>
      <w:r w:rsidR="00784A64">
        <w:t xml:space="preserve">, potential </w:t>
      </w:r>
      <w:r w:rsidR="00B96D53">
        <w:t xml:space="preserve">information </w:t>
      </w:r>
      <w:r w:rsidR="00784A64">
        <w:t xml:space="preserve">bias due to </w:t>
      </w:r>
      <w:r w:rsidR="00B96D53">
        <w:t>under</w:t>
      </w:r>
      <w:r w:rsidR="008C009D">
        <w:t>-r</w:t>
      </w:r>
      <w:r w:rsidR="00B96D53">
        <w:t xml:space="preserve">eporting </w:t>
      </w:r>
      <w:r w:rsidR="00B9263C">
        <w:fldChar w:fldCharType="begin">
          <w:fldData xml:space="preserve">PEVuZE5vdGU+PENpdGU+PEF1dGhvcj5EdWtpYzwvQXV0aG9yPjxZZWFyPjIwMDk8L1llYXI+PFJl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</w:fldData>
        </w:fldChar>
      </w:r>
      <w:r w:rsidR="006F2B5B">
        <w:instrText xml:space="preserve"> ADDIN EN.CITE </w:instrText>
      </w:r>
      <w:r w:rsidR="006F2B5B">
        <w:fldChar w:fldCharType="begin">
          <w:fldData xml:space="preserve">PEVuZE5vdGU+PENpdGU+PEF1dGhvcj5EdWtpYzwvQXV0aG9yPjxZZWFyPjIwMDk8L1llYXI+PFJl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</w:fldData>
        </w:fldChar>
      </w:r>
      <w:r w:rsidR="006F2B5B">
        <w:instrText xml:space="preserve"> ADDIN EN.CITE.DATA </w:instrText>
      </w:r>
      <w:r w:rsidR="006F2B5B">
        <w:fldChar w:fldCharType="end"/>
      </w:r>
      <w:r w:rsidR="00B9263C">
        <w:fldChar w:fldCharType="separate"/>
      </w:r>
      <w:r w:rsidR="006F2B5B" w:rsidRPr="006F2B5B">
        <w:rPr>
          <w:noProof/>
          <w:vertAlign w:val="superscript"/>
        </w:rPr>
        <w:t>54</w:t>
      </w:r>
      <w:r w:rsidR="00B9263C">
        <w:fldChar w:fldCharType="end"/>
      </w:r>
      <w:r w:rsidR="00B9263C">
        <w:t xml:space="preserve"> may have</w:t>
      </w:r>
      <w:r w:rsidR="00405662">
        <w:t xml:space="preserve"> arisen</w:t>
      </w:r>
      <w:r w:rsidR="00723A60">
        <w:t xml:space="preserve">.  </w:t>
      </w:r>
      <w:r w:rsidR="00405662">
        <w:t>Lon</w:t>
      </w:r>
      <w:r w:rsidR="00961EF8" w:rsidRPr="00961EF8">
        <w:t xml:space="preserve">gitudinal cohort studies which use population level data and are linked to objectively measured child outcomes are needed to avoid bias in recruitment and in measurement.  </w:t>
      </w:r>
      <w:r w:rsidR="00723A60">
        <w:t xml:space="preserve">A number of the included studies have low response or linkage rates </w:t>
      </w:r>
      <w:r w:rsidR="00D02CE4">
        <w:fldChar w:fldCharType="begin">
          <w:fldData xml:space="preserve">PEVuZE5vdGU+PENpdGU+PEF1dGhvcj5BZGFuZTwvQXV0aG9yPjxZZWFyPjIwMTg8L1llYXI+PFJl
Y051bT4yNjY8L1JlY051bT48RGlzcGxheVRleHQ+PHN0eWxlIGZhY2U9InN1cGVyc2NyaXB0Ij4y
OSwzMCwzNj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QXVjb3R0PC9BdXRob3I+PFllYXI+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</w:fldData>
        </w:fldChar>
      </w:r>
      <w:r w:rsidR="00A43BE5">
        <w:instrText xml:space="preserve"> ADDIN EN.CITE </w:instrText>
      </w:r>
      <w:r w:rsidR="00A43BE5">
        <w:fldChar w:fldCharType="begin">
          <w:fldData xml:space="preserve">PEVuZE5vdGU+PENpdGU+PEF1dGhvcj5BZGFuZTwvQXV0aG9yPjxZZWFyPjIwMTg8L1llYXI+PFJl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</w:fldData>
        </w:fldChar>
      </w:r>
      <w:r w:rsidR="00A43BE5">
        <w:instrText xml:space="preserve"> ADDIN EN.CITE.DATA </w:instrText>
      </w:r>
      <w:r w:rsidR="00A43BE5">
        <w:fldChar w:fldCharType="end"/>
      </w:r>
      <w:r w:rsidR="00D02CE4">
        <w:fldChar w:fldCharType="separate"/>
      </w:r>
      <w:r w:rsidR="00D02CE4" w:rsidRPr="00D02CE4">
        <w:rPr>
          <w:noProof/>
          <w:vertAlign w:val="superscript"/>
        </w:rPr>
        <w:t>29,30,36</w:t>
      </w:r>
      <w:r w:rsidR="00D02CE4">
        <w:fldChar w:fldCharType="end"/>
      </w:r>
      <w:r w:rsidR="00D02CE4">
        <w:t xml:space="preserve"> </w:t>
      </w:r>
      <w:r w:rsidR="00723A60">
        <w:t>or only have details available for</w:t>
      </w:r>
      <w:r w:rsidR="00D02CE4">
        <w:t xml:space="preserve"> very small numbers of participants </w:t>
      </w:r>
      <w:r w:rsidR="00D02CE4">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instrText xml:space="preserve"> ADDIN EN.CITE </w:instrText>
      </w:r>
      <w:r w:rsidR="00A43BE5">
        <w:fldChar w:fldCharType="begin">
          <w:fldData xml:space="preserve">PEVuZE5vdGU+PENpdGU+PEF1dGhvcj5XaWxsbWVyPC9BdXRob3I+PFllYXI+MjAxMzwvWWVhcj48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</w:fldData>
        </w:fldChar>
      </w:r>
      <w:r w:rsidR="00A43BE5">
        <w:instrText xml:space="preserve"> ADDIN EN.CITE.DATA </w:instrText>
      </w:r>
      <w:r w:rsidR="00A43BE5">
        <w:fldChar w:fldCharType="end"/>
      </w:r>
      <w:r w:rsidR="00D02CE4">
        <w:fldChar w:fldCharType="separate"/>
      </w:r>
      <w:r w:rsidR="00D02CE4" w:rsidRPr="00D02CE4">
        <w:rPr>
          <w:noProof/>
          <w:vertAlign w:val="superscript"/>
        </w:rPr>
        <w:t>37</w:t>
      </w:r>
      <w:r w:rsidR="00D02CE4">
        <w:fldChar w:fldCharType="end"/>
      </w:r>
      <w:r w:rsidR="00D02CE4">
        <w:t>.</w:t>
      </w:r>
      <w:r w:rsidR="00723A60">
        <w:t xml:space="preserve">  </w:t>
      </w:r>
    </w:p>
    <w:p w14:paraId="3AD37A86" w14:textId="4CFC185A" w:rsidR="00800B20" w:rsidRDefault="0097738B" w:rsidP="00800B20">
      <w:pPr>
        <w:spacing w:line="480" w:lineRule="auto"/>
      </w:pPr>
      <w:r>
        <w:t xml:space="preserve">This </w:t>
      </w:r>
      <w:r w:rsidR="00DA450D">
        <w:t xml:space="preserve">review </w:t>
      </w:r>
      <w:r>
        <w:t>has a number of strength</w:t>
      </w:r>
      <w:r w:rsidR="001E6DD8">
        <w:t>s.</w:t>
      </w:r>
      <w:r>
        <w:t xml:space="preserve"> </w:t>
      </w:r>
      <w:r w:rsidR="000E491A">
        <w:t xml:space="preserve">The initial search </w:t>
      </w:r>
      <w:r>
        <w:t xml:space="preserve">was adapted and run through </w:t>
      </w:r>
      <w:r w:rsidR="000D12C1">
        <w:t>a variety</w:t>
      </w:r>
      <w:r>
        <w:t xml:space="preserve"> of different online databases.  </w:t>
      </w:r>
      <w:r w:rsidR="0058525A">
        <w:t>It is unlikely that this search was too narrow since a very large number of studies were retrieved for cons</w:t>
      </w:r>
      <w:r w:rsidR="00784A64">
        <w:t>ideration</w:t>
      </w:r>
      <w:r w:rsidR="00D23531">
        <w:t xml:space="preserve"> (Figure 2)</w:t>
      </w:r>
      <w:r w:rsidR="00800B20">
        <w:t xml:space="preserve">.  Our search was, however, limited to studies </w:t>
      </w:r>
      <w:r w:rsidR="00800B20">
        <w:lastRenderedPageBreak/>
        <w:t xml:space="preserve">published in English and it is possible that there may be literature published in other languages which could have formed part of this review.  </w:t>
      </w:r>
    </w:p>
    <w:p w14:paraId="6F7DBE53" w14:textId="124EB281" w:rsidR="00FD4FF9" w:rsidRDefault="00586272" w:rsidP="00093949">
      <w:pPr>
        <w:spacing w:line="480" w:lineRule="auto"/>
      </w:pPr>
      <w:r>
        <w:t>W</w:t>
      </w:r>
      <w:r w:rsidR="00800B20">
        <w:t>e did not include grey literature in our search</w:t>
      </w:r>
      <w:r w:rsidR="00D85302">
        <w:t xml:space="preserve"> and </w:t>
      </w:r>
      <w:r>
        <w:t xml:space="preserve">there may </w:t>
      </w:r>
      <w:r w:rsidR="00053A94">
        <w:t xml:space="preserve">therefore </w:t>
      </w:r>
      <w:r>
        <w:t>be an element of publication bias</w:t>
      </w:r>
      <w:r w:rsidR="00800B20">
        <w:t xml:space="preserve"> </w:t>
      </w:r>
      <w:r w:rsidR="000D12C1">
        <w:t xml:space="preserve">towards </w:t>
      </w:r>
      <w:r>
        <w:t xml:space="preserve">statistically </w:t>
      </w:r>
      <w:r w:rsidR="000D12C1">
        <w:t>s</w:t>
      </w:r>
      <w:r w:rsidR="00800B20">
        <w:t xml:space="preserve">ignificant </w:t>
      </w:r>
      <w:r>
        <w:t xml:space="preserve">associations </w:t>
      </w:r>
      <w:r w:rsidR="00070D8F">
        <w:fldChar w:fldCharType="begin"/>
      </w:r>
      <w:r w:rsidR="00E20645">
        <w:instrText xml:space="preserve"> ADDIN EN.CITE &lt;EndNote&gt;&lt;Cite&gt;&lt;Author&gt;Paez&lt;/Author&gt;&lt;Year&gt;2017&lt;/Year&gt;&lt;RecNum&gt;254&lt;/RecNum&gt;&lt;DisplayText&gt;&lt;style face="superscript"&gt;55&lt;/style&gt;&lt;/DisplayText&gt;&lt;record&gt;&lt;rec-number&gt;254&lt;/rec-number&gt;&lt;foreign-keys&gt;&lt;key app="EN" db-id="090zsf9wavded3e0azrxv2vc5r90sv920vvp" timestamp="0"&gt;254&lt;/key&gt;&lt;/foreign-keys&gt;&lt;ref-type name="Journal Article"&gt;17&lt;/ref-type&gt;&lt;contributors&gt;&lt;authors&gt;&lt;author&gt;Paez, Arsenio&lt;/author&gt;&lt;/authors&gt;&lt;/contributors&gt;&lt;titles&gt;&lt;title&gt;Gray literature: An important resource in systematic reviews&lt;/title&gt;&lt;secondary-title&gt;Journal of Evidence-Based Medicine&lt;/secondary-title&gt;&lt;/titles&gt;&lt;periodical&gt;&lt;full-title&gt;Journal of Evidence-Based Medicine&lt;/full-title&gt;&lt;/periodical&gt;&lt;pages&gt;233-240&lt;/pages&gt;&lt;volume&gt;10&lt;/volume&gt;&lt;number&gt;3&lt;/number&gt;&lt;keywords&gt;&lt;keyword&gt;gray literature&lt;/keyword&gt;&lt;keyword&gt;evidence&lt;/keyword&gt;&lt;keyword&gt;publication bias&lt;/keyword&gt;&lt;keyword&gt;search&lt;/keyword&gt;&lt;keyword&gt;systematic review&lt;/keyword&gt;&lt;/keywords&gt;&lt;dates&gt;&lt;year&gt;2017&lt;/year&gt;&lt;pub-dates&gt;&lt;date&gt;2017/08/01&lt;/date&gt;&lt;/pub-dates&gt;&lt;/dates&gt;&lt;publisher&gt;John Wiley &amp;amp; Sons, Ltd (10.1111)&lt;/publisher&gt;&lt;isbn&gt;1756-5383&lt;/isbn&gt;&lt;urls&gt;&lt;related-urls&gt;&lt;url&gt;https://doi.org/10.1111/jebm.12266&lt;/url&gt;&lt;url&gt;https://onlinelibrary.wiley.com/doi/full/10.1111/jebm.12266&lt;/url&gt;&lt;/related-urls&gt;&lt;/urls&gt;&lt;electronic-resource-num&gt;10.1111/jebm.12266&lt;/electronic-resource-num&gt;&lt;access-date&gt;2019/10/06&lt;/access-date&gt;&lt;/record&gt;&lt;/Cite&gt;&lt;/EndNote&gt;</w:instrText>
      </w:r>
      <w:r w:rsidR="00070D8F">
        <w:fldChar w:fldCharType="separate"/>
      </w:r>
      <w:r w:rsidR="00E20645" w:rsidRPr="00E20645">
        <w:rPr>
          <w:noProof/>
          <w:vertAlign w:val="superscript"/>
        </w:rPr>
        <w:t>55</w:t>
      </w:r>
      <w:r w:rsidR="00070D8F">
        <w:fldChar w:fldCharType="end"/>
      </w:r>
      <w:r w:rsidR="00CA7883">
        <w:t xml:space="preserve">.  This </w:t>
      </w:r>
      <w:r w:rsidR="00800B20">
        <w:t xml:space="preserve">does not appear to have </w:t>
      </w:r>
      <w:r w:rsidR="00784A64">
        <w:t>been the case</w:t>
      </w:r>
      <w:r w:rsidR="00CA7883">
        <w:t xml:space="preserve">, as </w:t>
      </w:r>
      <w:r w:rsidR="00BB7D43">
        <w:t>a</w:t>
      </w:r>
      <w:r w:rsidR="009061DB">
        <w:t>lthough mos</w:t>
      </w:r>
      <w:r w:rsidR="00070D8F">
        <w:t>t</w:t>
      </w:r>
      <w:r w:rsidR="00800B20">
        <w:t xml:space="preserve"> of the studies reported </w:t>
      </w:r>
      <w:r w:rsidR="009061DB">
        <w:t xml:space="preserve">at least one </w:t>
      </w:r>
      <w:r w:rsidR="00800B20">
        <w:t>non-null finding</w:t>
      </w:r>
      <w:r w:rsidR="009061DB">
        <w:t xml:space="preserve">, </w:t>
      </w:r>
      <w:r w:rsidR="00800B20">
        <w:t xml:space="preserve">a number only reported </w:t>
      </w:r>
      <w:r w:rsidR="00AC1F45">
        <w:t>no</w:t>
      </w:r>
      <w:r w:rsidR="00BB7D43">
        <w:t xml:space="preserve">n-significant </w:t>
      </w:r>
      <w:r w:rsidR="00800B20">
        <w:t xml:space="preserve">associations </w:t>
      </w:r>
      <w:r w:rsidR="00800B20">
        <w:fldChar w:fldCharType="begin">
          <w:fldData xml:space="preserve">PEVuZE5vdGU+PENpdGU+PEF1dGhvcj5XaWxsbWVyPC9BdXRob3I+PFllYXI+MjAxMzwvWWVhcj48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</w:fldData>
        </w:fldChar>
      </w:r>
      <w:r w:rsidR="00CC639E">
        <w:instrText xml:space="preserve"> ADDIN EN.CITE </w:instrText>
      </w:r>
      <w:r w:rsidR="00CC639E">
        <w:fldChar w:fldCharType="begin">
          <w:fldData xml:space="preserve">PEVuZE5vdGU+PENpdGU+PEF1dGhvcj5XaWxsbWVyPC9BdXRob3I+PFllYXI+MjAxMzwvWWVhcj48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</w:fldData>
        </w:fldChar>
      </w:r>
      <w:r w:rsidR="00CC639E">
        <w:instrText xml:space="preserve"> ADDIN EN.CITE.DATA </w:instrText>
      </w:r>
      <w:r w:rsidR="00CC639E">
        <w:fldChar w:fldCharType="end"/>
      </w:r>
      <w:r w:rsidR="00800B20">
        <w:fldChar w:fldCharType="separate"/>
      </w:r>
      <w:r w:rsidR="00B07A03" w:rsidRPr="00B07A03">
        <w:rPr>
          <w:noProof/>
          <w:vertAlign w:val="superscript"/>
        </w:rPr>
        <w:t>34-37</w:t>
      </w:r>
      <w:r w:rsidR="00800B20">
        <w:fldChar w:fldCharType="end"/>
      </w:r>
      <w:r w:rsidR="00D23531">
        <w:t xml:space="preserve"> (Table 2)</w:t>
      </w:r>
      <w:r w:rsidR="00800B20">
        <w:t>.</w:t>
      </w:r>
      <w:r w:rsidR="00516AC3">
        <w:t xml:space="preserve"> </w:t>
      </w:r>
    </w:p>
    <w:p w14:paraId="0252758A" w14:textId="40072F00" w:rsidR="00FD4FF9" w:rsidRDefault="00784A64" w:rsidP="00093949">
      <w:pPr>
        <w:spacing w:line="480" w:lineRule="auto"/>
      </w:pPr>
      <w:r>
        <w:t>Agreement between two authors (EJT and SW) at the screening stage of a random 10% sample of titles and abstracts was very high (98.9% and 100%) and</w:t>
      </w:r>
      <w:r w:rsidR="00BB7D43">
        <w:t xml:space="preserve"> </w:t>
      </w:r>
      <w:r w:rsidR="009730EA">
        <w:t xml:space="preserve">two reviewers considered the full texts </w:t>
      </w:r>
      <w:r w:rsidR="00BB7D43">
        <w:t xml:space="preserve">of studies </w:t>
      </w:r>
      <w:r w:rsidR="009730EA">
        <w:t xml:space="preserve">remaining after </w:t>
      </w:r>
      <w:r w:rsidR="00BB7D43">
        <w:t xml:space="preserve">abstract </w:t>
      </w:r>
      <w:r w:rsidR="009730EA">
        <w:t xml:space="preserve">screening (EJT and SW).  </w:t>
      </w:r>
      <w:r>
        <w:t xml:space="preserve"> </w:t>
      </w:r>
      <w:r w:rsidR="009730EA">
        <w:t>Data</w:t>
      </w:r>
      <w:r>
        <w:t xml:space="preserve"> extraction and risk of bias assessments were undertaken by two authors (EJT and SW or EJT and NZ).</w:t>
      </w:r>
      <w:r w:rsidR="00516AC3">
        <w:t xml:space="preserve">  </w:t>
      </w:r>
      <w:r w:rsidR="00BB7D43">
        <w:t>We</w:t>
      </w:r>
      <w:r w:rsidR="009730EA">
        <w:t xml:space="preserve"> </w:t>
      </w:r>
      <w:r w:rsidR="00516AC3">
        <w:t xml:space="preserve">then </w:t>
      </w:r>
      <w:r w:rsidR="00A57916">
        <w:t xml:space="preserve">followed </w:t>
      </w:r>
      <w:r w:rsidR="00BB7D43">
        <w:t xml:space="preserve">a recent </w:t>
      </w:r>
      <w:r w:rsidR="00A57916">
        <w:t>approach and listed strengths and weaknesses for each study</w:t>
      </w:r>
      <w:r w:rsidR="00BB7D43">
        <w:t xml:space="preserve"> using two </w:t>
      </w:r>
      <w:r w:rsidR="00A57916">
        <w:t>commonly used</w:t>
      </w:r>
      <w:r w:rsidR="00BB7D43">
        <w:t xml:space="preserve"> checklists</w:t>
      </w:r>
      <w:r w:rsidR="00A57916">
        <w:t xml:space="preserve"> </w:t>
      </w:r>
      <w:r w:rsidR="00A57916">
        <w:fldChar w:fldCharType="begin"/>
      </w:r>
      <w:r w:rsidR="00D41B55">
        <w:instrText xml:space="preserve"> ADDIN EN.CITE &lt;EndNote&gt;&lt;Cite&gt;&lt;Author&gt;Wilding&lt;/Author&gt;&lt;Year&gt;2019&lt;/Year&gt;&lt;RecNum&gt;127&lt;/RecNum&gt;&lt;DisplayText&gt;&lt;style face="superscript"&gt;18&lt;/style&gt;&lt;/DisplayText&gt;&lt;record&gt;&lt;rec-number&gt;127&lt;/rec-number&gt;&lt;foreign-keys&gt;&lt;key app="EN" db-id="090zsf9wavded3e0azrxv2vc5r90sv920vvp" timestamp="1563527519"&gt;127&lt;/key&gt;&lt;/foreign-keys&gt;&lt;ref-type name="Journal Article"&gt;17&lt;/ref-type&gt;&lt;contributors&gt;&lt;authors&gt;&lt;author&gt;Wilding, Sam&lt;/author&gt;&lt;author&gt;Ziauddeen, Nida&lt;/author&gt;&lt;author&gt;Smith, Dianna&lt;/author&gt;&lt;author&gt;Roderick, Paul&lt;/author&gt;&lt;author&gt;Alwan, Nisreen A.&lt;/author&gt;&lt;/authors&gt;&lt;/contributors&gt;&lt;titles&gt;&lt;title&gt;Maternal and early-life area-level characteristics and childhood adiposity: A systematic review&lt;/title&gt;&lt;secondary-title&gt;Obesity Reviews&lt;/secondary-title&gt;&lt;/titles&gt;&lt;periodical&gt;&lt;full-title&gt;Obesity Reviews&lt;/full-title&gt;&lt;/periodical&gt;&lt;pages&gt;1093-1105&lt;/pages&gt;&lt;volume&gt;20&lt;/volume&gt;&lt;number&gt;8&lt;/number&gt;&lt;keywords&gt;&lt;keyword&gt;children&lt;/keyword&gt;&lt;keyword&gt;DOHaD&lt;/keyword&gt;&lt;keyword&gt;environment&lt;/keyword&gt;&lt;keyword&gt;obesity&lt;/keyword&gt;&lt;/keywords&gt;&lt;dates&gt;&lt;year&gt;2019&lt;/year&gt;&lt;pub-dates&gt;&lt;date&gt;2019/08/01&lt;/date&gt;&lt;/pub-dates&gt;&lt;/dates&gt;&lt;publisher&gt;John Wiley &amp;amp; Sons, Ltd (10.1111)&lt;/publisher&gt;&lt;isbn&gt;1467-7881&lt;/isbn&gt;&lt;urls&gt;&lt;related-urls&gt;&lt;url&gt;https://doi.org/10.1111/obr.12861&lt;/url&gt;&lt;url&gt;https://onlinelibrary.wiley.com/doi/pdf/10.1111/obr.12861&lt;/url&gt;&lt;/related-urls&gt;&lt;/urls&gt;&lt;electronic-resource-num&gt;10.1111/obr.12861&lt;/electronic-resource-num&gt;&lt;access-date&gt;2019/07/19&lt;/access-date&gt;&lt;/record&gt;&lt;/Cite&gt;&lt;/EndNote&gt;</w:instrText>
      </w:r>
      <w:r w:rsidR="00A57916">
        <w:fldChar w:fldCharType="separate"/>
      </w:r>
      <w:r w:rsidR="00D41B55" w:rsidRPr="00D41B55">
        <w:rPr>
          <w:noProof/>
          <w:vertAlign w:val="superscript"/>
        </w:rPr>
        <w:t>18</w:t>
      </w:r>
      <w:r w:rsidR="00A57916">
        <w:fldChar w:fldCharType="end"/>
      </w:r>
      <w:r w:rsidR="00BB7D43">
        <w:t>.  This allowed</w:t>
      </w:r>
      <w:r w:rsidR="00A57916">
        <w:t xml:space="preserve"> identification of important criteria in each study.</w:t>
      </w:r>
    </w:p>
    <w:p w14:paraId="260945AC" w14:textId="39AB7BAF" w:rsidR="00493E3F" w:rsidRPr="00961EF8" w:rsidRDefault="00493E3F" w:rsidP="00B931ED">
      <w:pPr>
        <w:spacing w:line="480" w:lineRule="auto"/>
      </w:pPr>
      <w:r>
        <w:t xml:space="preserve">There are a number of </w:t>
      </w:r>
      <w:r w:rsidR="00B931ED">
        <w:t>exposures which are known to have an impact on offspring adiposity</w:t>
      </w:r>
      <w:r>
        <w:t xml:space="preserve"> which</w:t>
      </w:r>
      <w:r w:rsidR="00B931ED">
        <w:t xml:space="preserve"> were not found in the literature searched for this review; for example gestational weight gain </w:t>
      </w:r>
      <w:r w:rsidR="00B931ED">
        <w:fldChar w:fldCharType="begin"/>
      </w:r>
      <w:r w:rsidR="00B931ED">
        <w:instrText xml:space="preserve"> ADDIN EN.CITE &lt;EndNote&gt;&lt;Cite&gt;&lt;Author&gt;Oken&lt;/Author&gt;&lt;Year&gt;2007&lt;/Year&gt;&lt;RecNum&gt;167&lt;/RecNum&gt;&lt;DisplayText&gt;&lt;style face="superscript"&gt;14&lt;/style&gt;&lt;/DisplayText&gt;&lt;record&gt;&lt;rec-number&gt;167&lt;/rec-number&gt;&lt;foreign-keys&gt;&lt;key app="EN" db-id="090zsf9wavded3e0azrxv2vc5r90sv920vvp" timestamp="1563977170"&gt;167&lt;/key&gt;&lt;/foreign-keys&gt;&lt;ref-type name="Journal Article"&gt;17&lt;/ref-type&gt;&lt;contributors&gt;&lt;authors&gt;&lt;author&gt;Oken, Emily&lt;/author&gt;&lt;author&gt;Taveras, Elsie M.&lt;/author&gt;&lt;author&gt;Kleinman, Ken P.&lt;/author&gt;&lt;author&gt;Rich-Edwards, Janet W.&lt;/author&gt;&lt;author&gt;Gillman, Matthew W.&lt;/author&gt;&lt;/authors&gt;&lt;/contributors&gt;&lt;titles&gt;&lt;title&gt;Gestational weight gain and child adiposity at age 3 years&lt;/title&gt;&lt;secondary-title&gt;American Journal of Obstetrics &amp;amp; Gynecology&lt;/secondary-title&gt;&lt;/titles&gt;&lt;periodical&gt;&lt;full-title&gt;American Journal of Obstetrics &amp;amp; Gynecology&lt;/full-title&gt;&lt;/periodical&gt;&lt;pages&gt;322.e1-322.e8&lt;/pages&gt;&lt;volume&gt;196&lt;/volume&gt;&lt;number&gt;4&lt;/number&gt;&lt;dates&gt;&lt;year&gt;2007&lt;/year&gt;&lt;/dates&gt;&lt;publisher&gt;Elsevier&lt;/publisher&gt;&lt;isbn&gt;0002-9378&lt;/isbn&gt;&lt;urls&gt;&lt;related-urls&gt;&lt;url&gt;https://doi.org/10.1016/j.ajog.2006.11.027&lt;/url&gt;&lt;url&gt;https://www.ajog.org/article/S0002-9378(06)02399-4/pdf&lt;/url&gt;&lt;/related-urls&gt;&lt;/urls&gt;&lt;electronic-resource-num&gt;10.1016/j.ajog.2006.11.027&lt;/electronic-resource-num&gt;&lt;access-date&gt;2019/07/24&lt;/access-date&gt;&lt;/record&gt;&lt;/Cite&gt;&lt;/EndNote&gt;</w:instrText>
      </w:r>
      <w:r w:rsidR="00B931ED">
        <w:fldChar w:fldCharType="separate"/>
      </w:r>
      <w:r w:rsidR="00B931ED" w:rsidRPr="002709D1">
        <w:rPr>
          <w:noProof/>
          <w:vertAlign w:val="superscript"/>
        </w:rPr>
        <w:t>14</w:t>
      </w:r>
      <w:r w:rsidR="00B931ED">
        <w:fldChar w:fldCharType="end"/>
      </w:r>
      <w:r w:rsidR="00B931ED">
        <w:t xml:space="preserve">, maternal pre-pregnancy stress </w:t>
      </w:r>
      <w:r w:rsidR="00B931ED">
        <w:fldChar w:fldCharType="begin"/>
      </w:r>
      <w:r w:rsidR="00B931ED">
        <w:instrText xml:space="preserve"> ADDIN EN.CITE &lt;EndNote&gt;&lt;Cite&gt;&lt;Author&gt;Li&lt;/Author&gt;&lt;Year&gt;2010&lt;/Year&gt;&lt;RecNum&gt;179&lt;/RecNum&gt;&lt;DisplayText&gt;&lt;style face="superscript"&gt;16&lt;/style&gt;&lt;/DisplayText&gt;&lt;record&gt;&lt;rec-number&gt;179&lt;/rec-number&gt;&lt;foreign-keys&gt;&lt;key app="EN" db-id="090zsf9wavded3e0azrxv2vc5r90sv920vvp" timestamp="1564150508"&gt;179&lt;/key&gt;&lt;/foreign-keys&gt;&lt;ref-type name="Journal Article"&gt;17&lt;/ref-type&gt;&lt;contributors&gt;&lt;authors&gt;&lt;author&gt;Li, Jiong&lt;/author&gt;&lt;author&gt;Olsen, Jørn&lt;/author&gt;&lt;author&gt;Vestergaard, Mogens&lt;/author&gt;&lt;author&gt;Obel, Carsten&lt;/author&gt;&lt;author&gt;Baker, Jennifer L.&lt;/author&gt;&lt;author&gt;Sørensen, Thorkild I. A.&lt;/author&gt;&lt;/authors&gt;&lt;/contributors&gt;&lt;titles&gt;&lt;title&gt;Prenatal Stress Exposure Related to Maternal Bereavement and Risk of Childhood Overweight&lt;/title&gt;&lt;secondary-title&gt;PLOS ONE&lt;/secondary-title&gt;&lt;/titles&gt;&lt;periodical&gt;&lt;full-title&gt;PLOS ONE&lt;/full-title&gt;&lt;/periodical&gt;&lt;pages&gt;e11896&lt;/pages&gt;&lt;volume&gt;5&lt;/volume&gt;&lt;number&gt;7&lt;/number&gt;&lt;dates&gt;&lt;year&gt;2010&lt;/year&gt;&lt;/dates&gt;&lt;publisher&gt;Public Library of Science&lt;/publisher&gt;&lt;urls&gt;&lt;related-urls&gt;&lt;url&gt;https://doi.org/10.1371/journal.pone.0011896&lt;/url&gt;&lt;url&gt;https://www.ncbi.nlm.nih.gov/pmc/articles/PMC2912844/pdf/pone.0011896.pdf&lt;/url&gt;&lt;/related-urls&gt;&lt;/urls&gt;&lt;electronic-resource-num&gt;10.1371/journal.pone.0011896&lt;/electronic-resource-num&gt;&lt;/record&gt;&lt;/Cite&gt;&lt;/EndNote&gt;</w:instrText>
      </w:r>
      <w:r w:rsidR="00B931ED">
        <w:fldChar w:fldCharType="separate"/>
      </w:r>
      <w:r w:rsidR="00B931ED" w:rsidRPr="002709D1">
        <w:rPr>
          <w:noProof/>
          <w:vertAlign w:val="superscript"/>
        </w:rPr>
        <w:t>16</w:t>
      </w:r>
      <w:r w:rsidR="00B931ED">
        <w:fldChar w:fldCharType="end"/>
      </w:r>
      <w:r w:rsidR="00B931ED">
        <w:t xml:space="preserve">, supplement intake and lower maternal vitamin D status </w:t>
      </w:r>
      <w:r w:rsidR="00B931ED">
        <w:fldChar w:fldCharType="begin">
          <w:fldData xml:space="preserve">PEVuZE5vdGU+PENpdGU+PEF1dGhvcj5Dcm96aWVyPC9BdXRob3I+PFllYXI+MjAxMjwvWWVhcj48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</w:fldData>
        </w:fldChar>
      </w:r>
      <w:r w:rsidR="00E20645">
        <w:instrText xml:space="preserve"> ADDIN EN.CITE </w:instrText>
      </w:r>
      <w:r w:rsidR="00E20645">
        <w:fldChar w:fldCharType="begin">
          <w:fldData xml:space="preserve">PEVuZE5vdGU+PENpdGU+PEF1dGhvcj5Dcm96aWVyPC9BdXRob3I+PFllYXI+MjAxMjwvWWVhcj48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</w:fldData>
        </w:fldChar>
      </w:r>
      <w:r w:rsidR="00E20645">
        <w:instrText xml:space="preserve"> ADDIN EN.CITE.DATA </w:instrText>
      </w:r>
      <w:r w:rsidR="00E20645">
        <w:fldChar w:fldCharType="end"/>
      </w:r>
      <w:r w:rsidR="00B931ED">
        <w:fldChar w:fldCharType="separate"/>
      </w:r>
      <w:r w:rsidR="00E20645" w:rsidRPr="00E20645">
        <w:rPr>
          <w:noProof/>
          <w:vertAlign w:val="superscript"/>
        </w:rPr>
        <w:t>56</w:t>
      </w:r>
      <w:r w:rsidR="00B931ED">
        <w:fldChar w:fldCharType="end"/>
      </w:r>
      <w:r w:rsidR="00B931ED">
        <w:t xml:space="preserve">, and measures of social and economic status such as education and area of residence </w:t>
      </w:r>
      <w:r w:rsidR="00B931ED">
        <w:fldChar w:fldCharType="begin"/>
      </w:r>
      <w:r w:rsidR="00B931ED">
        <w:instrText xml:space="preserve"> ADDIN EN.CITE &lt;EndNote&gt;&lt;Cite&gt;&lt;Author&gt;Wilding&lt;/Author&gt;&lt;Year&gt;2019&lt;/Year&gt;&lt;RecNum&gt;127&lt;/RecNum&gt;&lt;DisplayText&gt;&lt;style face="superscript"&gt;18&lt;/style&gt;&lt;/DisplayText&gt;&lt;record&gt;&lt;rec-number&gt;127&lt;/rec-number&gt;&lt;foreign-keys&gt;&lt;key app="EN" db-id="090zsf9wavded3e0azrxv2vc5r90sv920vvp" timestamp="1563527519"&gt;127&lt;/key&gt;&lt;/foreign-keys&gt;&lt;ref-type name="Journal Article"&gt;17&lt;/ref-type&gt;&lt;contributors&gt;&lt;authors&gt;&lt;author&gt;Wilding, Sam&lt;/author&gt;&lt;author&gt;Ziauddeen, Nida&lt;/author&gt;&lt;author&gt;Smith, Dianna&lt;/author&gt;&lt;author&gt;Roderick, Paul&lt;/author&gt;&lt;author&gt;Alwan, Nisreen A.&lt;/author&gt;&lt;/authors&gt;&lt;/contributors&gt;&lt;titles&gt;&lt;title&gt;Maternal and early-life area-level characteristics and childhood adiposity: A systematic review&lt;/title&gt;&lt;secondary-title&gt;Obesity Reviews&lt;/secondary-title&gt;&lt;/titles&gt;&lt;periodical&gt;&lt;full-title&gt;Obesity Reviews&lt;/full-title&gt;&lt;/periodical&gt;&lt;pages&gt;1093-1105&lt;/pages&gt;&lt;volume&gt;20&lt;/volume&gt;&lt;number&gt;8&lt;/number&gt;&lt;keywords&gt;&lt;keyword&gt;children&lt;/keyword&gt;&lt;keyword&gt;DOHaD&lt;/keyword&gt;&lt;keyword&gt;environment&lt;/keyword&gt;&lt;keyword&gt;obesity&lt;/keyword&gt;&lt;/keywords&gt;&lt;dates&gt;&lt;year&gt;2019&lt;/year&gt;&lt;pub-dates&gt;&lt;date&gt;2019/08/01&lt;/date&gt;&lt;/pub-dates&gt;&lt;/dates&gt;&lt;publisher&gt;John Wiley &amp;amp; Sons, Ltd (10.1111)&lt;/publisher&gt;&lt;isbn&gt;1467-7881&lt;/isbn&gt;&lt;urls&gt;&lt;related-urls&gt;&lt;url&gt;https://doi.org/10.1111/obr.12861&lt;/url&gt;&lt;url&gt;https://onlinelibrary.wiley.com/doi/pdf/10.1111/obr.12861&lt;/url&gt;&lt;/related-urls&gt;&lt;/urls&gt;&lt;electronic-resource-num&gt;10.1111/obr.12861&lt;/electronic-resource-num&gt;&lt;access-date&gt;2019/07/19&lt;/access-date&gt;&lt;/record&gt;&lt;/Cite&gt;&lt;/EndNote&gt;</w:instrText>
      </w:r>
      <w:r w:rsidR="00B931ED">
        <w:fldChar w:fldCharType="separate"/>
      </w:r>
      <w:r w:rsidR="00B931ED" w:rsidRPr="002709D1">
        <w:rPr>
          <w:noProof/>
          <w:vertAlign w:val="superscript"/>
        </w:rPr>
        <w:t>18</w:t>
      </w:r>
      <w:r w:rsidR="00B931ED">
        <w:fldChar w:fldCharType="end"/>
      </w:r>
      <w:r w:rsidR="00B931ED">
        <w:t xml:space="preserve">.  Further research into changes in exposures </w:t>
      </w:r>
      <w:r w:rsidR="00D23531">
        <w:t>and into combinations</w:t>
      </w:r>
      <w:r w:rsidR="00B931ED">
        <w:t xml:space="preserve"> and interactions between exposures and </w:t>
      </w:r>
      <w:r w:rsidR="00D23531">
        <w:t xml:space="preserve">the </w:t>
      </w:r>
      <w:r w:rsidR="00B931ED">
        <w:t>associat</w:t>
      </w:r>
      <w:r w:rsidR="00D23531">
        <w:t>ion</w:t>
      </w:r>
      <w:r w:rsidR="00B931ED">
        <w:t xml:space="preserve"> with the magnitude of the risk of children being affected by overweight</w:t>
      </w:r>
      <w:r w:rsidR="00D23531">
        <w:t>/</w:t>
      </w:r>
      <w:r w:rsidR="00B931ED">
        <w:t>obesity is recommended</w:t>
      </w:r>
      <w:r w:rsidR="00D23531">
        <w:t xml:space="preserve">.  We </w:t>
      </w:r>
      <w:r>
        <w:t xml:space="preserve">specifically </w:t>
      </w:r>
      <w:r w:rsidR="00D23531">
        <w:t xml:space="preserve">recommend </w:t>
      </w:r>
      <w:r>
        <w:t xml:space="preserve">studies which examine differences in vitamin D, folic acid and other vitamin supplementation, and those which consider different levels of gestational weight gain.  We do not know whether a change in exposure between pregnancies modifies the risk of adiposity for a second or subsequent child or whether the risk is based on past exposures.  The World Health Organisation recommend a birth to conception interval of at least 24 months in order to avoid a range of poor maternal, perinatal, neonatal and birth outcomes which are particularly associated with intervals under 18 months </w:t>
      </w:r>
      <w:r>
        <w:fldChar w:fldCharType="begin"/>
      </w:r>
      <w:r>
        <w:instrText xml:space="preserve"> ADDIN EN.CITE &lt;EndNote&gt;&lt;Cite&gt;&lt;Year&gt;2007&lt;/Year&gt;&lt;RecNum&gt;107&lt;/RecNum&gt;&lt;DisplayText&gt;&lt;style face="superscript"&gt;8&lt;/style&gt;&lt;/DisplayText&gt;&lt;record&gt;&lt;rec-number&gt;107&lt;/rec-number&gt;&lt;foreign-keys&gt;&lt;key app="EN" db-id="090zsf9wavded3e0azrxv2vc5r90sv920vvp" timestamp="1563445215"&gt;107&lt;/key&gt;&lt;/foreign-keys&gt;&lt;ref-type name="Report"&gt;27&lt;/ref-type&gt;&lt;contributors&gt;&lt;/contributors&gt;&lt;titles&gt;&lt;title&gt;World Health Organisation: Report of a WHO technical consultation on birth spacing: Geneva, Switzerland 13-15 June W2005. World Health Organization.&lt;/title&gt;&lt;/titles&gt;&lt;dates&gt;&lt;year&gt;2007&lt;/year&gt;&lt;/dates&gt;&lt;publisher&gt;World Health Organization&lt;/publisher&gt;&lt;urls&gt;&lt;related-urls&gt;&lt;url&gt;https://apps.who.int/iris/handle/10665/69855&lt;/url&gt;&lt;/related-urls&gt;&lt;/urls&gt;&lt;/record&gt;&lt;/Cite&gt;&lt;/EndNote&gt;</w:instrText>
      </w:r>
      <w:r>
        <w:fldChar w:fldCharType="separate"/>
      </w:r>
      <w:r w:rsidRPr="00B02E81">
        <w:rPr>
          <w:noProof/>
          <w:vertAlign w:val="superscript"/>
        </w:rPr>
        <w:t>8</w:t>
      </w:r>
      <w:r>
        <w:fldChar w:fldCharType="end"/>
      </w:r>
      <w:r>
        <w:t xml:space="preserve">.  A number of included studies have found associations </w:t>
      </w:r>
      <w:r>
        <w:lastRenderedPageBreak/>
        <w:t xml:space="preserve">between the longest interpregnancy intervals and childhood adiposity and research which combines the effect of the length of the preceding birth interval with other changes in maternal exposures is also recommended. </w:t>
      </w:r>
    </w:p>
    <w:p w14:paraId="3216BA7D" w14:textId="19A02490" w:rsidR="003071D5" w:rsidRDefault="003071D5" w:rsidP="00093949">
      <w:pPr>
        <w:pStyle w:val="Heading2"/>
        <w:spacing w:line="480" w:lineRule="auto"/>
      </w:pPr>
      <w:r>
        <w:t>Conclusion</w:t>
      </w:r>
    </w:p>
    <w:p w14:paraId="0EAF5934" w14:textId="70C8FDE5" w:rsidR="009327D1" w:rsidRDefault="007B49DE" w:rsidP="00093949">
      <w:pPr>
        <w:spacing w:line="480" w:lineRule="auto"/>
      </w:pPr>
      <w:r>
        <w:t>Change in a</w:t>
      </w:r>
      <w:r w:rsidR="00411D08">
        <w:t xml:space="preserve"> number of</w:t>
      </w:r>
      <w:r w:rsidR="00D064A4">
        <w:t xml:space="preserve"> exposures across successive pregnancies showed associat</w:t>
      </w:r>
      <w:r w:rsidR="009730EA">
        <w:t>ions with</w:t>
      </w:r>
      <w:r w:rsidR="00D647A2">
        <w:t xml:space="preserve"> greater</w:t>
      </w:r>
      <w:r w:rsidR="009730EA">
        <w:t xml:space="preserve"> adiposity in </w:t>
      </w:r>
      <w:r w:rsidR="006E44B2">
        <w:t>second or higher order s</w:t>
      </w:r>
      <w:r w:rsidR="00516AC3">
        <w:t>i</w:t>
      </w:r>
      <w:r w:rsidR="006E44B2">
        <w:t>blings</w:t>
      </w:r>
      <w:r w:rsidR="00516AC3">
        <w:t xml:space="preserve">; </w:t>
      </w:r>
      <w:r w:rsidR="006B64DA">
        <w:t xml:space="preserve">substantial </w:t>
      </w:r>
      <w:r w:rsidR="00516AC3">
        <w:t xml:space="preserve">interpregnancy weight gain or loss, </w:t>
      </w:r>
      <w:r w:rsidR="003479F1">
        <w:t xml:space="preserve">smoking in the first or second pregnancy only, </w:t>
      </w:r>
      <w:r w:rsidR="00516AC3">
        <w:t xml:space="preserve"> or increasing the number of cigarettes smoked and longer interpregnancy intervals</w:t>
      </w:r>
      <w:r w:rsidR="009730EA">
        <w:t xml:space="preserve">. </w:t>
      </w:r>
      <w:r w:rsidR="00516AC3">
        <w:t xml:space="preserve"> Vaginal birth after a caesarean birth had a protective effect.</w:t>
      </w:r>
      <w:r w:rsidR="009730EA">
        <w:t xml:space="preserve"> </w:t>
      </w:r>
      <w:r w:rsidR="00516AC3">
        <w:t>There was considerable heterogeneity in the</w:t>
      </w:r>
      <w:r w:rsidR="00744903">
        <w:t xml:space="preserve"> </w:t>
      </w:r>
      <w:r w:rsidR="007908F8">
        <w:t>quality and methodology of the included</w:t>
      </w:r>
      <w:r w:rsidR="00493E3F">
        <w:t xml:space="preserve"> studies</w:t>
      </w:r>
      <w:r w:rsidR="00744903">
        <w:t xml:space="preserve">.  </w:t>
      </w:r>
      <w:r w:rsidR="007F6DA4">
        <w:t xml:space="preserve"> </w:t>
      </w:r>
    </w:p>
    <w:p w14:paraId="2CFD174A" w14:textId="05DC21AF" w:rsidR="003071D5" w:rsidRDefault="00947CF4" w:rsidP="00093949">
      <w:pPr>
        <w:spacing w:line="480" w:lineRule="auto"/>
      </w:pPr>
      <w:r>
        <w:t>Further research into changes in modifiable maternal exposures and behaviours between successive pregnancies is recommended to see if the risk of adiposity for second or subsequent children is fixed based on earlier predictors or if this risk changes as exposures and behaviours change.</w:t>
      </w:r>
    </w:p>
    <w:p w14:paraId="04734F79" w14:textId="77777777" w:rsidR="003071D5" w:rsidRDefault="003071D5" w:rsidP="00093949">
      <w:pPr>
        <w:pStyle w:val="Heading2"/>
        <w:spacing w:line="480" w:lineRule="auto"/>
      </w:pPr>
      <w:r>
        <w:t>Conflicts of interest</w:t>
      </w:r>
    </w:p>
    <w:p w14:paraId="56BC8369" w14:textId="26A44728" w:rsidR="003071D5" w:rsidRDefault="00A04804" w:rsidP="00093949">
      <w:pPr>
        <w:spacing w:line="480" w:lineRule="auto"/>
      </w:pPr>
      <w:r>
        <w:t>KMG has received reimbursement for speaking at conferences sponsored by companies selling nutritional products and is part of an academic consortium that has received research funding from</w:t>
      </w:r>
      <w:r w:rsidR="00953B6C" w:rsidRPr="00953B6C">
        <w:rPr>
          <w:rFonts w:cstheme="minorHAnsi"/>
        </w:rPr>
        <w:t xml:space="preserve"> </w:t>
      </w:r>
      <w:r w:rsidR="00953B6C">
        <w:rPr>
          <w:rFonts w:cstheme="minorHAnsi"/>
        </w:rPr>
        <w:t>BenevolentAI Bio Ltd,</w:t>
      </w:r>
      <w:r>
        <w:t xml:space="preserve"> Abbott Nutrition, Nestec and Danone.  All other authors declare no conflicts of interest.</w:t>
      </w:r>
    </w:p>
    <w:p w14:paraId="190A44AA" w14:textId="77777777" w:rsidR="003071D5" w:rsidRDefault="003071D5" w:rsidP="00093949">
      <w:pPr>
        <w:pStyle w:val="Heading2"/>
        <w:spacing w:line="480" w:lineRule="auto"/>
      </w:pPr>
      <w:r>
        <w:t>Author contributions</w:t>
      </w:r>
    </w:p>
    <w:p w14:paraId="39F8E85A" w14:textId="47784868" w:rsidR="003071D5" w:rsidRDefault="00A04804" w:rsidP="00093949">
      <w:pPr>
        <w:spacing w:line="480" w:lineRule="auto"/>
      </w:pPr>
      <w:r>
        <w:t xml:space="preserve">NAA conceived the </w:t>
      </w:r>
      <w:r w:rsidR="00D32902">
        <w:t xml:space="preserve">review </w:t>
      </w:r>
      <w:r>
        <w:t xml:space="preserve">idea.  All authors contributed to the </w:t>
      </w:r>
      <w:r w:rsidR="00D32902">
        <w:t xml:space="preserve">design </w:t>
      </w:r>
      <w:r>
        <w:t xml:space="preserve">of the </w:t>
      </w:r>
      <w:r w:rsidR="00BD119B">
        <w:t xml:space="preserve">study and to the protocol and all have </w:t>
      </w:r>
      <w:r w:rsidR="00852557">
        <w:t>edited</w:t>
      </w:r>
      <w:r w:rsidR="00BD119B">
        <w:t xml:space="preserve"> and approved the final manuscript.  EJT was responsible for </w:t>
      </w:r>
      <w:r w:rsidR="00D32902">
        <w:t xml:space="preserve">drafting the protocol, </w:t>
      </w:r>
      <w:r w:rsidR="00BD119B">
        <w:t xml:space="preserve">conducting the search, screening, quality assessment and drafting of the manuscript.  SW and NZ contributed to screening, data extraction and quality assessment. </w:t>
      </w:r>
    </w:p>
    <w:p w14:paraId="1CF6A02F" w14:textId="7D29B3BF" w:rsidR="003071D5" w:rsidRDefault="003071D5" w:rsidP="00093949">
      <w:pPr>
        <w:pStyle w:val="Heading2"/>
        <w:spacing w:line="480" w:lineRule="auto"/>
      </w:pPr>
      <w:r>
        <w:lastRenderedPageBreak/>
        <w:t>Acknowledgements</w:t>
      </w:r>
    </w:p>
    <w:p w14:paraId="43E1AC6F" w14:textId="1FA4688B" w:rsidR="00A04804" w:rsidRPr="00A04804" w:rsidRDefault="00A04804" w:rsidP="00093949">
      <w:pPr>
        <w:spacing w:line="480" w:lineRule="auto"/>
      </w:pPr>
      <w:r>
        <w:t>This research is supported by an NIHR Southampton Biomedical Research Centre and</w:t>
      </w:r>
      <w:r w:rsidR="00DB0111">
        <w:t xml:space="preserve"> University of Southampton Primary Care, Population Sciences and Medical Education P</w:t>
      </w:r>
      <w:r>
        <w:t xml:space="preserve">hD studentship to EJT and an Academy of Medical Sciences and Wellcome Trust grant to NAA (Grant no: AMS_HOP001\1060).  </w:t>
      </w:r>
      <w:r w:rsidR="00053A94" w:rsidRPr="00053A94">
        <w:t>KMG is supported by the UK Medical Research Council (MC_UU_12011/4), the National Institute for Health Research (NIHR Senior Investigator (NF-SI-0515-10042), NIHR Southampton 1000DaysPlus Global Nutrition Research Group) and NIHR Southampton Biomedical Research Centre), the European Union (Erasmus+ Programme Early Nutrition eAcademy Southeast Asia-573651-EPP-1-2016-1-DE-EPPKA2-CBHE-JP), the US National Institute On Aging of the National Institutes of Health (Award No. U24AG047867) and the UK ESRC and BBSRC (Award No. ES/M00919X/1)</w:t>
      </w:r>
      <w:r w:rsidR="00C1327A">
        <w:t xml:space="preserve"> </w:t>
      </w:r>
      <w:r w:rsidR="00C1327A" w:rsidRPr="00C1327A">
        <w:t>and</w:t>
      </w:r>
      <w:r w:rsidR="00C1327A">
        <w:t xml:space="preserve"> the British Heart Foundation (RG/15/17/3174).</w:t>
      </w:r>
      <w:r>
        <w:t xml:space="preserve"> </w:t>
      </w:r>
      <w:r w:rsidR="00F92B11">
        <w:t xml:space="preserve">The research funders had no input on research design or on manuscript drafting.  </w:t>
      </w:r>
      <w:r>
        <w:t xml:space="preserve">The authors wish to thank </w:t>
      </w:r>
      <w:r w:rsidR="00DB0111">
        <w:t>Paula Sands (Site and Research Engagement Librarian, University of Southampton) for her contribution to the search design.</w:t>
      </w:r>
    </w:p>
    <w:p w14:paraId="15C6450A" w14:textId="77777777" w:rsidR="00B64900" w:rsidRDefault="003071D5" w:rsidP="00093949">
      <w:pPr>
        <w:pStyle w:val="Heading2"/>
        <w:spacing w:line="480" w:lineRule="auto"/>
      </w:pPr>
      <w:r>
        <w:t>References</w:t>
      </w:r>
    </w:p>
    <w:p w14:paraId="041AD629" w14:textId="1A83D2D3" w:rsidR="00E20645" w:rsidRPr="00E20645" w:rsidRDefault="00B64900" w:rsidP="00E20645">
      <w:pPr>
        <w:pStyle w:val="EndNoteBibliography"/>
        <w:spacing w:after="0"/>
        <w:ind w:left="720" w:hanging="720"/>
      </w:pPr>
      <w:r>
        <w:fldChar w:fldCharType="begin"/>
      </w:r>
      <w:r>
        <w:instrText xml:space="preserve"> ADDIN EN.REFLIST </w:instrText>
      </w:r>
      <w:r>
        <w:fldChar w:fldCharType="separate"/>
      </w:r>
      <w:r w:rsidR="00E20645" w:rsidRPr="00E20645">
        <w:t>1.</w:t>
      </w:r>
      <w:r w:rsidR="00E20645" w:rsidRPr="00E20645">
        <w:tab/>
        <w:t xml:space="preserve">World Health Organisation. Obesity and Overweight. 2018; </w:t>
      </w:r>
      <w:hyperlink r:id="rId8" w:history="1">
        <w:r w:rsidR="00E20645" w:rsidRPr="00E20645">
          <w:rPr>
            <w:rStyle w:val="Hyperlink"/>
          </w:rPr>
          <w:t>https://www.who.int/en/news-room/fact-sheets/detail/obesity-and-overweight</w:t>
        </w:r>
      </w:hyperlink>
      <w:r w:rsidR="00E20645" w:rsidRPr="00E20645">
        <w:t>. Accessed July 19, 2019.</w:t>
      </w:r>
    </w:p>
    <w:p w14:paraId="4700AB8D" w14:textId="77777777" w:rsidR="00E20645" w:rsidRPr="00E20645" w:rsidRDefault="00E20645" w:rsidP="00E20645">
      <w:pPr>
        <w:pStyle w:val="EndNoteBibliography"/>
        <w:spacing w:after="0"/>
        <w:ind w:left="720" w:hanging="720"/>
      </w:pPr>
      <w:r w:rsidRPr="00E20645">
        <w:t>2.</w:t>
      </w:r>
      <w:r w:rsidRPr="00E20645">
        <w:tab/>
        <w:t xml:space="preserve">Parsons TJ, Power C, Logan S, Summerbell CD. Childhood predictors of adult obesity: a systematic review. </w:t>
      </w:r>
      <w:r w:rsidRPr="00E20645">
        <w:rPr>
          <w:i/>
        </w:rPr>
        <w:t xml:space="preserve">Int J Obes Relat Metab Disord. </w:t>
      </w:r>
      <w:r w:rsidRPr="00E20645">
        <w:t>1999;23 Suppl 8:S1-107.</w:t>
      </w:r>
    </w:p>
    <w:p w14:paraId="3DEB47E8" w14:textId="77777777" w:rsidR="00E20645" w:rsidRPr="00E20645" w:rsidRDefault="00E20645" w:rsidP="00E20645">
      <w:pPr>
        <w:pStyle w:val="EndNoteBibliography"/>
        <w:spacing w:after="0"/>
        <w:ind w:left="720" w:hanging="720"/>
      </w:pPr>
      <w:r w:rsidRPr="00E20645">
        <w:t>3.</w:t>
      </w:r>
      <w:r w:rsidRPr="00E20645">
        <w:tab/>
        <w:t xml:space="preserve">Umer A, Kelley GA, Cottrell LE, Giacobbi P, Jr., Innes KE, Lilly CL. Childhood obesity and adult cardiovascular disease risk factors: a systematic review with meta-analysis. </w:t>
      </w:r>
      <w:r w:rsidRPr="00E20645">
        <w:rPr>
          <w:i/>
        </w:rPr>
        <w:t xml:space="preserve">BMC public health. </w:t>
      </w:r>
      <w:r w:rsidRPr="00E20645">
        <w:t>2017;17(1):683-683.</w:t>
      </w:r>
    </w:p>
    <w:p w14:paraId="55EC47F6" w14:textId="77777777" w:rsidR="00E20645" w:rsidRPr="00E20645" w:rsidRDefault="00E20645" w:rsidP="00E20645">
      <w:pPr>
        <w:pStyle w:val="EndNoteBibliography"/>
        <w:spacing w:after="0"/>
        <w:ind w:left="720" w:hanging="720"/>
      </w:pPr>
      <w:r w:rsidRPr="00E20645">
        <w:t>4.</w:t>
      </w:r>
      <w:r w:rsidRPr="00E20645">
        <w:tab/>
        <w:t xml:space="preserve">Cui X, You L, Zhu L, et al. Change in circulating microRNA profile of obese children indicates future risk of adult diabetes. </w:t>
      </w:r>
      <w:r w:rsidRPr="00E20645">
        <w:rPr>
          <w:i/>
        </w:rPr>
        <w:t xml:space="preserve">Metabolism. </w:t>
      </w:r>
      <w:r w:rsidRPr="00E20645">
        <w:t>2018;78:95-105.</w:t>
      </w:r>
    </w:p>
    <w:p w14:paraId="2AB95CB1" w14:textId="77777777" w:rsidR="00E20645" w:rsidRPr="00E20645" w:rsidRDefault="00E20645" w:rsidP="00E20645">
      <w:pPr>
        <w:pStyle w:val="EndNoteBibliography"/>
        <w:spacing w:after="0"/>
        <w:ind w:left="720" w:hanging="720"/>
      </w:pPr>
      <w:r w:rsidRPr="00E20645">
        <w:t>5.</w:t>
      </w:r>
      <w:r w:rsidRPr="00E20645">
        <w:tab/>
        <w:t xml:space="preserve">Lementowski PW, Zelicof SB. Obesity and osteoarthritis. </w:t>
      </w:r>
      <w:r w:rsidRPr="00E20645">
        <w:rPr>
          <w:i/>
        </w:rPr>
        <w:t xml:space="preserve">Am J Orthop (Belle Mead NJ). </w:t>
      </w:r>
      <w:r w:rsidRPr="00E20645">
        <w:t>2008;37(3):148-151.</w:t>
      </w:r>
    </w:p>
    <w:p w14:paraId="2C518C1A" w14:textId="77777777" w:rsidR="00E20645" w:rsidRPr="00E20645" w:rsidRDefault="00E20645" w:rsidP="00E20645">
      <w:pPr>
        <w:pStyle w:val="EndNoteBibliography"/>
        <w:spacing w:after="0"/>
        <w:ind w:left="720" w:hanging="720"/>
      </w:pPr>
      <w:r w:rsidRPr="00E20645">
        <w:t>6.</w:t>
      </w:r>
      <w:r w:rsidRPr="00E20645">
        <w:tab/>
        <w:t xml:space="preserve">Paulis WD, Silva S, Koes BW, van Middelkoop M. Overweight and obesity are associated with musculoskeletal complaints as early as childhood: a systematic review. </w:t>
      </w:r>
      <w:r w:rsidRPr="00E20645">
        <w:rPr>
          <w:i/>
        </w:rPr>
        <w:t xml:space="preserve">Obesity Reviews: An Official Journal Of The International Association For The Study Of Obesity. </w:t>
      </w:r>
      <w:r w:rsidRPr="00E20645">
        <w:t>2014;15(1):52-67.</w:t>
      </w:r>
    </w:p>
    <w:p w14:paraId="5EE1C899" w14:textId="77777777" w:rsidR="00E20645" w:rsidRPr="00E20645" w:rsidRDefault="00E20645" w:rsidP="00E20645">
      <w:pPr>
        <w:pStyle w:val="EndNoteBibliography"/>
        <w:spacing w:after="0"/>
        <w:ind w:left="720" w:hanging="720"/>
      </w:pPr>
      <w:r w:rsidRPr="00E20645">
        <w:t>7.</w:t>
      </w:r>
      <w:r w:rsidRPr="00E20645">
        <w:tab/>
        <w:t xml:space="preserve">Gluckman PD, Hanson MA, Beedle AS. Early life events and their consequences for later disease: a life history and evolutionary perspective. </w:t>
      </w:r>
      <w:r w:rsidRPr="00E20645">
        <w:rPr>
          <w:i/>
        </w:rPr>
        <w:t xml:space="preserve">Am J Hum Biol. </w:t>
      </w:r>
      <w:r w:rsidRPr="00E20645">
        <w:t>2007;19(1):1-19.</w:t>
      </w:r>
    </w:p>
    <w:p w14:paraId="3E2D2E82" w14:textId="77777777" w:rsidR="00E20645" w:rsidRPr="00E20645" w:rsidRDefault="00E20645" w:rsidP="00E20645">
      <w:pPr>
        <w:pStyle w:val="EndNoteBibliography"/>
        <w:spacing w:after="0"/>
        <w:ind w:left="720" w:hanging="720"/>
      </w:pPr>
      <w:r w:rsidRPr="00E20645">
        <w:lastRenderedPageBreak/>
        <w:t>8.</w:t>
      </w:r>
      <w:r w:rsidRPr="00E20645">
        <w:tab/>
      </w:r>
      <w:r w:rsidRPr="00E20645">
        <w:rPr>
          <w:i/>
        </w:rPr>
        <w:t>World Health Organisation: Report of a WHO technical consultation on birth spacing: Geneva, Switzerland 13-15 June W2005. World Health Organization.</w:t>
      </w:r>
      <w:r w:rsidRPr="00E20645">
        <w:t>: World Health Organization;2007.</w:t>
      </w:r>
    </w:p>
    <w:p w14:paraId="5A2B2E50" w14:textId="77777777" w:rsidR="00E20645" w:rsidRPr="00E20645" w:rsidRDefault="00E20645" w:rsidP="00E20645">
      <w:pPr>
        <w:pStyle w:val="EndNoteBibliography"/>
        <w:spacing w:after="0"/>
        <w:ind w:left="720" w:hanging="720"/>
      </w:pPr>
      <w:r w:rsidRPr="00E20645">
        <w:t>9.</w:t>
      </w:r>
      <w:r w:rsidRPr="00E20645">
        <w:tab/>
        <w:t xml:space="preserve">Stephenson J, Heslehurst N, Hall J, et al. Before the beginning: nutrition and lifestyle in the preconception period and its importance for future health. </w:t>
      </w:r>
      <w:r w:rsidRPr="00E20645">
        <w:rPr>
          <w:i/>
        </w:rPr>
        <w:t xml:space="preserve">The Lancet. </w:t>
      </w:r>
      <w:r w:rsidRPr="00E20645">
        <w:t>2018;391(10132):1830-1841.</w:t>
      </w:r>
    </w:p>
    <w:p w14:paraId="1B8B58AB" w14:textId="77777777" w:rsidR="00E20645" w:rsidRPr="00E20645" w:rsidRDefault="00E20645" w:rsidP="00E20645">
      <w:pPr>
        <w:pStyle w:val="EndNoteBibliography"/>
        <w:spacing w:after="0"/>
        <w:ind w:left="720" w:hanging="720"/>
      </w:pPr>
      <w:r w:rsidRPr="00E20645">
        <w:t>10.</w:t>
      </w:r>
      <w:r w:rsidRPr="00E20645">
        <w:tab/>
        <w:t xml:space="preserve">Fleming TP, Watkins AJ, Velazquez MA, et al. Origins of lifetime health around the time of conception: causes and consequences. </w:t>
      </w:r>
      <w:r w:rsidRPr="00E20645">
        <w:rPr>
          <w:i/>
        </w:rPr>
        <w:t xml:space="preserve">The Lancet. </w:t>
      </w:r>
      <w:r w:rsidRPr="00E20645">
        <w:t>2018;391(10132):1842-1852.</w:t>
      </w:r>
    </w:p>
    <w:p w14:paraId="0594A515" w14:textId="77777777" w:rsidR="00E20645" w:rsidRPr="00E20645" w:rsidRDefault="00E20645" w:rsidP="00E20645">
      <w:pPr>
        <w:pStyle w:val="EndNoteBibliography"/>
        <w:spacing w:after="0"/>
        <w:ind w:left="720" w:hanging="720"/>
      </w:pPr>
      <w:r w:rsidRPr="00E20645">
        <w:t>11.</w:t>
      </w:r>
      <w:r w:rsidRPr="00E20645">
        <w:tab/>
        <w:t xml:space="preserve">Aris IM, Bernard JY, Chen LW, et al. Modifiable risk factors in the first 1000 days for subsequent risk of childhood overweight in an Asian cohort: significance of parental overweight status. </w:t>
      </w:r>
      <w:r w:rsidRPr="00E20645">
        <w:rPr>
          <w:i/>
        </w:rPr>
        <w:t xml:space="preserve">Int J Obes (Lond). </w:t>
      </w:r>
      <w:r w:rsidRPr="00E20645">
        <w:t>2018;42(1):44-51.</w:t>
      </w:r>
    </w:p>
    <w:p w14:paraId="04F99E55" w14:textId="77777777" w:rsidR="00E20645" w:rsidRPr="00E20645" w:rsidRDefault="00E20645" w:rsidP="00E20645">
      <w:pPr>
        <w:pStyle w:val="EndNoteBibliography"/>
        <w:spacing w:after="0"/>
        <w:ind w:left="720" w:hanging="720"/>
      </w:pPr>
      <w:r w:rsidRPr="00E20645">
        <w:t>12.</w:t>
      </w:r>
      <w:r w:rsidRPr="00E20645">
        <w:tab/>
        <w:t xml:space="preserve">Robinson SM, Crozier SR, Harvey NC, et al. Modifiable early-life risk factors for childhood adiposity and overweight: an analysis of their combined impact and potential for prevention. </w:t>
      </w:r>
      <w:r w:rsidRPr="00E20645">
        <w:rPr>
          <w:i/>
        </w:rPr>
        <w:t xml:space="preserve">The American journal of clinical nutrition. </w:t>
      </w:r>
      <w:r w:rsidRPr="00E20645">
        <w:t>2015;101(2):368-375.</w:t>
      </w:r>
    </w:p>
    <w:p w14:paraId="5024EC7F" w14:textId="77777777" w:rsidR="00E20645" w:rsidRPr="00E20645" w:rsidRDefault="00E20645" w:rsidP="00E20645">
      <w:pPr>
        <w:pStyle w:val="EndNoteBibliography"/>
        <w:spacing w:after="0"/>
        <w:ind w:left="720" w:hanging="720"/>
      </w:pPr>
      <w:r w:rsidRPr="00E20645">
        <w:t>13.</w:t>
      </w:r>
      <w:r w:rsidRPr="00E20645">
        <w:tab/>
        <w:t xml:space="preserve">Desai M, Beall M, Ross MG. Developmental origins of obesity: programmed adipogenesis. </w:t>
      </w:r>
      <w:r w:rsidRPr="00E20645">
        <w:rPr>
          <w:i/>
        </w:rPr>
        <w:t xml:space="preserve">Curr Diab Rep. </w:t>
      </w:r>
      <w:r w:rsidRPr="00E20645">
        <w:t>2013;13(1):27-33.</w:t>
      </w:r>
    </w:p>
    <w:p w14:paraId="4F51B3CA" w14:textId="77777777" w:rsidR="00E20645" w:rsidRPr="00E20645" w:rsidRDefault="00E20645" w:rsidP="00E20645">
      <w:pPr>
        <w:pStyle w:val="EndNoteBibliography"/>
        <w:spacing w:after="0"/>
        <w:ind w:left="720" w:hanging="720"/>
      </w:pPr>
      <w:r w:rsidRPr="00E20645">
        <w:t>14.</w:t>
      </w:r>
      <w:r w:rsidRPr="00E20645">
        <w:tab/>
        <w:t xml:space="preserve">Oken E, Taveras EM, Kleinman KP, Rich-Edwards JW, Gillman MW. Gestational weight gain and child adiposity at age 3 years. </w:t>
      </w:r>
      <w:r w:rsidRPr="00E20645">
        <w:rPr>
          <w:i/>
        </w:rPr>
        <w:t xml:space="preserve">American Journal of Obstetrics &amp; Gynecology. </w:t>
      </w:r>
      <w:r w:rsidRPr="00E20645">
        <w:t>2007;196(4):322.e321-322.e328.</w:t>
      </w:r>
    </w:p>
    <w:p w14:paraId="235BAB9A" w14:textId="77777777" w:rsidR="00E20645" w:rsidRPr="00E20645" w:rsidRDefault="00E20645" w:rsidP="00E20645">
      <w:pPr>
        <w:pStyle w:val="EndNoteBibliography"/>
        <w:spacing w:after="0"/>
        <w:ind w:left="720" w:hanging="720"/>
      </w:pPr>
      <w:r w:rsidRPr="00E20645">
        <w:t>15.</w:t>
      </w:r>
      <w:r w:rsidRPr="00E20645">
        <w:tab/>
        <w:t xml:space="preserve">Rayfield S, Plugge E. Systematic review and meta-analysis of the association between maternal smoking in pregnancy and childhood overweight and obesity. </w:t>
      </w:r>
      <w:r w:rsidRPr="00E20645">
        <w:rPr>
          <w:i/>
        </w:rPr>
        <w:t xml:space="preserve">Journal of Epidemiology and Community Health. </w:t>
      </w:r>
      <w:r w:rsidRPr="00E20645">
        <w:t>2017;71(2):162.</w:t>
      </w:r>
    </w:p>
    <w:p w14:paraId="4CB62535" w14:textId="77777777" w:rsidR="00E20645" w:rsidRPr="00E20645" w:rsidRDefault="00E20645" w:rsidP="00E20645">
      <w:pPr>
        <w:pStyle w:val="EndNoteBibliography"/>
        <w:spacing w:after="0"/>
        <w:ind w:left="720" w:hanging="720"/>
      </w:pPr>
      <w:r w:rsidRPr="00E20645">
        <w:t>16.</w:t>
      </w:r>
      <w:r w:rsidRPr="00E20645">
        <w:tab/>
        <w:t xml:space="preserve">Li J, Olsen J, Vestergaard M, Obel C, Baker JL, Sørensen TIA. Prenatal Stress Exposure Related to Maternal Bereavement and Risk of Childhood Overweight. </w:t>
      </w:r>
      <w:r w:rsidRPr="00E20645">
        <w:rPr>
          <w:i/>
        </w:rPr>
        <w:t xml:space="preserve">PLOS ONE. </w:t>
      </w:r>
      <w:r w:rsidRPr="00E20645">
        <w:t>2010;5(7):e11896.</w:t>
      </w:r>
    </w:p>
    <w:p w14:paraId="29D6F98C" w14:textId="77777777" w:rsidR="00E20645" w:rsidRPr="00E20645" w:rsidRDefault="00E20645" w:rsidP="00E20645">
      <w:pPr>
        <w:pStyle w:val="EndNoteBibliography"/>
        <w:spacing w:after="0"/>
        <w:ind w:left="720" w:hanging="720"/>
      </w:pPr>
      <w:r w:rsidRPr="00E20645">
        <w:t>17.</w:t>
      </w:r>
      <w:r w:rsidRPr="00E20645">
        <w:tab/>
        <w:t xml:space="preserve">Kuhle S, Tong OS, Woolcott CG. Association between caesarean section and childhood obesity: a systematic review and meta-analysis. </w:t>
      </w:r>
      <w:r w:rsidRPr="00E20645">
        <w:rPr>
          <w:i/>
        </w:rPr>
        <w:t xml:space="preserve">Obesity Reviews. </w:t>
      </w:r>
      <w:r w:rsidRPr="00E20645">
        <w:t>2015;16(4):295-303.</w:t>
      </w:r>
    </w:p>
    <w:p w14:paraId="64610DEE" w14:textId="77777777" w:rsidR="00E20645" w:rsidRPr="00E20645" w:rsidRDefault="00E20645" w:rsidP="00E20645">
      <w:pPr>
        <w:pStyle w:val="EndNoteBibliography"/>
        <w:spacing w:after="0"/>
        <w:ind w:left="720" w:hanging="720"/>
      </w:pPr>
      <w:r w:rsidRPr="00E20645">
        <w:t>18.</w:t>
      </w:r>
      <w:r w:rsidRPr="00E20645">
        <w:tab/>
        <w:t xml:space="preserve">Wilding S, Ziauddeen N, Smith D, Roderick P, Alwan NA. Maternal and early-life area-level characteristics and childhood adiposity: A systematic review. </w:t>
      </w:r>
      <w:r w:rsidRPr="00E20645">
        <w:rPr>
          <w:i/>
        </w:rPr>
        <w:t xml:space="preserve">Obesity Reviews. </w:t>
      </w:r>
      <w:r w:rsidRPr="00E20645">
        <w:t>2019;20(8):1093-1105.</w:t>
      </w:r>
    </w:p>
    <w:p w14:paraId="74A9A0DE" w14:textId="77777777" w:rsidR="00E20645" w:rsidRPr="00E20645" w:rsidRDefault="00E20645" w:rsidP="00E20645">
      <w:pPr>
        <w:pStyle w:val="EndNoteBibliography"/>
        <w:spacing w:after="0"/>
        <w:ind w:left="720" w:hanging="720"/>
      </w:pPr>
      <w:r w:rsidRPr="00E20645">
        <w:t>19.</w:t>
      </w:r>
      <w:r w:rsidRPr="00E20645">
        <w:tab/>
        <w:t xml:space="preserve">El-Sayed AM, Scarborough P, Galea S. Socioeconomic inequalities in childhood obesity in the United Kingdom: a systematic review of the literature. </w:t>
      </w:r>
      <w:r w:rsidRPr="00E20645">
        <w:rPr>
          <w:i/>
        </w:rPr>
        <w:t xml:space="preserve">Obes Facts. </w:t>
      </w:r>
      <w:r w:rsidRPr="00E20645">
        <w:t>2012;5(5):671-692.</w:t>
      </w:r>
    </w:p>
    <w:p w14:paraId="0DBBED03" w14:textId="77777777" w:rsidR="00E20645" w:rsidRPr="00E20645" w:rsidRDefault="00E20645" w:rsidP="00E20645">
      <w:pPr>
        <w:pStyle w:val="EndNoteBibliography"/>
        <w:spacing w:after="0"/>
        <w:ind w:left="720" w:hanging="720"/>
      </w:pPr>
      <w:r w:rsidRPr="00E20645">
        <w:t>20.</w:t>
      </w:r>
      <w:r w:rsidRPr="00E20645">
        <w:tab/>
        <w:t xml:space="preserve">Ziauddeen N, Wilding S, Roderick PJ, Macklon NS, Alwan NA. Is maternal weight gain between pregnancies associated with risk of large-for-gestational age birth? Analysis of a UK population-based cohort. </w:t>
      </w:r>
      <w:r w:rsidRPr="00E20645">
        <w:rPr>
          <w:i/>
        </w:rPr>
        <w:t xml:space="preserve">BMJ Open. </w:t>
      </w:r>
      <w:r w:rsidRPr="00E20645">
        <w:t>2019;9(7):e026220.</w:t>
      </w:r>
    </w:p>
    <w:p w14:paraId="0DAA0F99" w14:textId="77777777" w:rsidR="00E20645" w:rsidRPr="00E20645" w:rsidRDefault="00E20645" w:rsidP="00E20645">
      <w:pPr>
        <w:pStyle w:val="EndNoteBibliography"/>
        <w:spacing w:after="0"/>
        <w:ind w:left="720" w:hanging="720"/>
      </w:pPr>
      <w:r w:rsidRPr="00E20645">
        <w:t>21.</w:t>
      </w:r>
      <w:r w:rsidRPr="00E20645">
        <w:tab/>
        <w:t xml:space="preserve">Grove G, Ziauddeen N, Harris S, Alwan NA. Maternal interpregnancy weight change and premature birth: Findings from an English population-based cohort study. </w:t>
      </w:r>
      <w:r w:rsidRPr="00E20645">
        <w:rPr>
          <w:i/>
        </w:rPr>
        <w:t xml:space="preserve">PLOS ONE. </w:t>
      </w:r>
      <w:r w:rsidRPr="00E20645">
        <w:t>2019;14(11):e0225400.</w:t>
      </w:r>
    </w:p>
    <w:p w14:paraId="61047A6A" w14:textId="77777777" w:rsidR="00E20645" w:rsidRPr="00E20645" w:rsidRDefault="00E20645" w:rsidP="00E20645">
      <w:pPr>
        <w:pStyle w:val="EndNoteBibliography"/>
        <w:spacing w:after="0"/>
        <w:ind w:left="720" w:hanging="720"/>
      </w:pPr>
      <w:r w:rsidRPr="00E20645">
        <w:t>22.</w:t>
      </w:r>
      <w:r w:rsidRPr="00E20645">
        <w:tab/>
        <w:t xml:space="preserve">Teulings NEWD, Masconi KL, Ozanne SE, Aiken CE, Wood AM. Effect of interpregnancy weight change on perinatal outcomes: systematic review and meta-analysis. </w:t>
      </w:r>
      <w:r w:rsidRPr="00E20645">
        <w:rPr>
          <w:i/>
        </w:rPr>
        <w:t xml:space="preserve">BMC Pregnancy Childbirth. </w:t>
      </w:r>
      <w:r w:rsidRPr="00E20645">
        <w:t>2019;19(1):386-386.</w:t>
      </w:r>
    </w:p>
    <w:p w14:paraId="40D0B68C" w14:textId="77777777" w:rsidR="00E20645" w:rsidRPr="00E20645" w:rsidRDefault="00E20645" w:rsidP="00E20645">
      <w:pPr>
        <w:pStyle w:val="EndNoteBibliography"/>
        <w:spacing w:after="0"/>
        <w:ind w:left="720" w:hanging="720"/>
      </w:pPr>
      <w:r w:rsidRPr="00E20645">
        <w:t>23.</w:t>
      </w:r>
      <w:r w:rsidRPr="00E20645">
        <w:tab/>
        <w:t xml:space="preserve">Timmermans YEG, van de Kant KDG, Oosterman EO, et al. The impact of interpregnancy weight change on perinatal outcomes in women and their children: A systematic review and meta-analysis. </w:t>
      </w:r>
      <w:r w:rsidRPr="00E20645">
        <w:rPr>
          <w:i/>
        </w:rPr>
        <w:t xml:space="preserve">Obesity Reviews. </w:t>
      </w:r>
      <w:r w:rsidRPr="00E20645">
        <w:t>2019;n/a(n/a).</w:t>
      </w:r>
    </w:p>
    <w:p w14:paraId="3F3DB92D" w14:textId="7B341B91" w:rsidR="00E20645" w:rsidRPr="00E20645" w:rsidRDefault="00E20645" w:rsidP="00E20645">
      <w:pPr>
        <w:pStyle w:val="EndNoteBibliography"/>
        <w:spacing w:after="0"/>
        <w:ind w:left="720" w:hanging="720"/>
      </w:pPr>
      <w:r w:rsidRPr="00E20645">
        <w:lastRenderedPageBreak/>
        <w:t>24.</w:t>
      </w:r>
      <w:r w:rsidRPr="00E20645">
        <w:tab/>
        <w:t xml:space="preserve">PROSPERO International prospective register of systematic reviews.  </w:t>
      </w:r>
      <w:hyperlink r:id="rId9" w:history="1">
        <w:r w:rsidRPr="00E20645">
          <w:rPr>
            <w:rStyle w:val="Hyperlink"/>
          </w:rPr>
          <w:t>https://www.crd.york.ac.uk/prospero/</w:t>
        </w:r>
      </w:hyperlink>
      <w:r w:rsidRPr="00E20645">
        <w:t>.</w:t>
      </w:r>
    </w:p>
    <w:p w14:paraId="7D6352F1" w14:textId="77777777" w:rsidR="00E20645" w:rsidRPr="00E20645" w:rsidRDefault="00E20645" w:rsidP="00E20645">
      <w:pPr>
        <w:pStyle w:val="EndNoteBibliography"/>
        <w:spacing w:after="0"/>
        <w:ind w:left="720" w:hanging="720"/>
      </w:pPr>
      <w:r w:rsidRPr="00E20645">
        <w:t>25.</w:t>
      </w:r>
      <w:r w:rsidRPr="00E20645">
        <w:tab/>
        <w:t xml:space="preserve">Moher D, Liberati A, Tetzlaff J, Altman DG, Group P. Preferred reporting items for systematic reviews and meta-analyses: the PRISMA statement. </w:t>
      </w:r>
      <w:r w:rsidRPr="00E20645">
        <w:rPr>
          <w:i/>
        </w:rPr>
        <w:t xml:space="preserve">BMJ. </w:t>
      </w:r>
      <w:r w:rsidRPr="00E20645">
        <w:t>2009;339:b2535.</w:t>
      </w:r>
    </w:p>
    <w:p w14:paraId="3BA95F4A" w14:textId="77777777" w:rsidR="00E20645" w:rsidRPr="00E20645" w:rsidRDefault="00E20645" w:rsidP="00E20645">
      <w:pPr>
        <w:pStyle w:val="EndNoteBibliography"/>
        <w:spacing w:after="0"/>
        <w:ind w:left="720" w:hanging="720"/>
      </w:pPr>
      <w:r w:rsidRPr="00E20645">
        <w:t>26.</w:t>
      </w:r>
      <w:r w:rsidRPr="00E20645">
        <w:tab/>
        <w:t xml:space="preserve">Ouzzani M, Hammady H, Fedorowicz Z, Elmagarmid A. Rayyan-a web and mobile app for systematic reviews. </w:t>
      </w:r>
      <w:r w:rsidRPr="00E20645">
        <w:rPr>
          <w:i/>
        </w:rPr>
        <w:t xml:space="preserve">Syst Rev. </w:t>
      </w:r>
      <w:r w:rsidRPr="00E20645">
        <w:t>2016;5(1):210-210.</w:t>
      </w:r>
    </w:p>
    <w:p w14:paraId="45DE2344" w14:textId="77777777" w:rsidR="00E20645" w:rsidRPr="00E20645" w:rsidRDefault="00E20645" w:rsidP="00E20645">
      <w:pPr>
        <w:pStyle w:val="EndNoteBibliography"/>
        <w:spacing w:after="0"/>
        <w:ind w:left="720" w:hanging="720"/>
      </w:pPr>
      <w:r w:rsidRPr="00E20645">
        <w:t>27.</w:t>
      </w:r>
      <w:r w:rsidRPr="00E20645">
        <w:tab/>
        <w:t xml:space="preserve">If Sikich N N, Ye C. </w:t>
      </w:r>
      <w:r w:rsidRPr="00E20645">
        <w:rPr>
          <w:i/>
        </w:rPr>
        <w:t>Quality Control Tool for Screening Titles and Abstracts by seco nd Reviewer: QCTSTAR.</w:t>
      </w:r>
      <w:r w:rsidRPr="00E20645">
        <w:t xml:space="preserve"> Vol 062015.</w:t>
      </w:r>
    </w:p>
    <w:p w14:paraId="3730B279" w14:textId="0093554F" w:rsidR="00E20645" w:rsidRPr="00E20645" w:rsidRDefault="00E20645" w:rsidP="00E20645">
      <w:pPr>
        <w:pStyle w:val="EndNoteBibliography"/>
        <w:spacing w:after="0"/>
        <w:ind w:left="720" w:hanging="720"/>
      </w:pPr>
      <w:r w:rsidRPr="00E20645">
        <w:t>28.</w:t>
      </w:r>
      <w:r w:rsidRPr="00E20645">
        <w:tab/>
        <w:t xml:space="preserve">Cochrane Collaboration.  Data extraction and assessment form.  </w:t>
      </w:r>
      <w:hyperlink r:id="rId10" w:history="1">
        <w:r w:rsidRPr="00E20645">
          <w:rPr>
            <w:rStyle w:val="Hyperlink"/>
          </w:rPr>
          <w:t>https://community.cochrane.org/sites/default/files/uploads/inline-files/ERC</w:t>
        </w:r>
      </w:hyperlink>
      <w:r w:rsidRPr="00E20645">
        <w:t xml:space="preserve"> data collection form for intervention reviews for RCTs and non-RCTs.doc. Accessed 12 November 2018.</w:t>
      </w:r>
    </w:p>
    <w:p w14:paraId="5946FA34" w14:textId="77777777" w:rsidR="00E20645" w:rsidRPr="00E20645" w:rsidRDefault="00E20645" w:rsidP="00E20645">
      <w:pPr>
        <w:pStyle w:val="EndNoteBibliography"/>
        <w:spacing w:after="0"/>
        <w:ind w:left="720" w:hanging="720"/>
      </w:pPr>
      <w:r w:rsidRPr="00E20645">
        <w:t>29.</w:t>
      </w:r>
      <w:r w:rsidRPr="00E20645">
        <w:tab/>
        <w:t xml:space="preserve">Adane AA, Dobson A, Tooth L, Mishra GD. Maternal preconception weight trajectories are associated with offsprings' childhood obesity. </w:t>
      </w:r>
      <w:r w:rsidRPr="00E20645">
        <w:rPr>
          <w:i/>
        </w:rPr>
        <w:t xml:space="preserve">International Journal of Obesity. </w:t>
      </w:r>
      <w:r w:rsidRPr="00E20645">
        <w:t>2018;42(7):1265-1274.</w:t>
      </w:r>
    </w:p>
    <w:p w14:paraId="65950C84" w14:textId="77777777" w:rsidR="00E20645" w:rsidRPr="00E20645" w:rsidRDefault="00E20645" w:rsidP="00E20645">
      <w:pPr>
        <w:pStyle w:val="EndNoteBibliography"/>
        <w:spacing w:after="0"/>
        <w:ind w:left="720" w:hanging="720"/>
      </w:pPr>
      <w:r w:rsidRPr="00E20645">
        <w:t>30.</w:t>
      </w:r>
      <w:r w:rsidRPr="00E20645">
        <w:tab/>
        <w:t xml:space="preserve">Aucott L, Bhattacharya S, McNeill G, Turner S. Differences in Body Mass Index between Siblings Who Are Discordant for Exposure to Antenatal Maternal Smoking. </w:t>
      </w:r>
      <w:r w:rsidRPr="00E20645">
        <w:rPr>
          <w:i/>
        </w:rPr>
        <w:t xml:space="preserve">Paediatric and Perinatal Epidemiology. </w:t>
      </w:r>
      <w:r w:rsidRPr="00E20645">
        <w:t>2017;31(5):402-408.</w:t>
      </w:r>
    </w:p>
    <w:p w14:paraId="0E9FFCFB" w14:textId="77777777" w:rsidR="00E20645" w:rsidRPr="00E20645" w:rsidRDefault="00E20645" w:rsidP="00E20645">
      <w:pPr>
        <w:pStyle w:val="EndNoteBibliography"/>
        <w:spacing w:after="0"/>
        <w:ind w:left="720" w:hanging="720"/>
      </w:pPr>
      <w:r w:rsidRPr="00E20645">
        <w:t>31.</w:t>
      </w:r>
      <w:r w:rsidRPr="00E20645">
        <w:tab/>
        <w:t xml:space="preserve">Barclay KJ, Kolk M. Birth Intervals and Health in Adulthood: A Comparison of Siblings Using Swedish Register Data. </w:t>
      </w:r>
      <w:r w:rsidRPr="00E20645">
        <w:rPr>
          <w:i/>
        </w:rPr>
        <w:t xml:space="preserve">Demography. </w:t>
      </w:r>
      <w:r w:rsidRPr="00E20645">
        <w:t>2018;55(3):929-955.</w:t>
      </w:r>
    </w:p>
    <w:p w14:paraId="199A985E" w14:textId="77777777" w:rsidR="00E20645" w:rsidRPr="00E20645" w:rsidRDefault="00E20645" w:rsidP="00E20645">
      <w:pPr>
        <w:pStyle w:val="EndNoteBibliography"/>
        <w:spacing w:after="0"/>
        <w:ind w:left="720" w:hanging="720"/>
      </w:pPr>
      <w:r w:rsidRPr="00E20645">
        <w:t>32.</w:t>
      </w:r>
      <w:r w:rsidRPr="00E20645">
        <w:tab/>
        <w:t xml:space="preserve">Devakumar D, Hallal PC, Horta BL, Barros FC, Wells JCK. Association between Birth Interval and Cardiovascular Outcomes at 30 Years of Age: A Prospective Cohort Study from Brazil. </w:t>
      </w:r>
      <w:r w:rsidRPr="00E20645">
        <w:rPr>
          <w:i/>
        </w:rPr>
        <w:t xml:space="preserve">Plos One. </w:t>
      </w:r>
      <w:r w:rsidRPr="00E20645">
        <w:t>2016;11(2).</w:t>
      </w:r>
    </w:p>
    <w:p w14:paraId="465FF372" w14:textId="77777777" w:rsidR="00E20645" w:rsidRPr="00E20645" w:rsidRDefault="00E20645" w:rsidP="00E20645">
      <w:pPr>
        <w:pStyle w:val="EndNoteBibliography"/>
        <w:spacing w:after="0"/>
        <w:ind w:left="720" w:hanging="720"/>
      </w:pPr>
      <w:r w:rsidRPr="00E20645">
        <w:t>33.</w:t>
      </w:r>
      <w:r w:rsidRPr="00E20645">
        <w:tab/>
        <w:t xml:space="preserve">Huttly SRA, Victora CG, Barros FC, Vaughan JP. Birth spacing and child health in urban Brazilian children. </w:t>
      </w:r>
      <w:r w:rsidRPr="00E20645">
        <w:rPr>
          <w:i/>
        </w:rPr>
        <w:t xml:space="preserve">Pediatrics. </w:t>
      </w:r>
      <w:r w:rsidRPr="00E20645">
        <w:t>1992;89(6):1049-1054.</w:t>
      </w:r>
    </w:p>
    <w:p w14:paraId="4A4A1780" w14:textId="77777777" w:rsidR="00E20645" w:rsidRPr="00E20645" w:rsidRDefault="00E20645" w:rsidP="00E20645">
      <w:pPr>
        <w:pStyle w:val="EndNoteBibliography"/>
        <w:spacing w:after="0"/>
        <w:ind w:left="720" w:hanging="720"/>
      </w:pPr>
      <w:r w:rsidRPr="00E20645">
        <w:t>34.</w:t>
      </w:r>
      <w:r w:rsidRPr="00E20645">
        <w:tab/>
        <w:t>Iliadou AN, Koupil I, Villamor E, et al. Familial factors confound the association between maternal smoking during pregnancy and young adult offspring overweight. In</w:t>
      </w:r>
      <w:r w:rsidRPr="00E20645">
        <w:rPr>
          <w:i/>
        </w:rPr>
        <w:t>.</w:t>
      </w:r>
      <w:r w:rsidRPr="00E20645">
        <w:t xml:space="preserve"> Vol 392010:1193-1202.</w:t>
      </w:r>
    </w:p>
    <w:p w14:paraId="2B4D4A9D" w14:textId="77777777" w:rsidR="00E20645" w:rsidRPr="00E20645" w:rsidRDefault="00E20645" w:rsidP="00E20645">
      <w:pPr>
        <w:pStyle w:val="EndNoteBibliography"/>
        <w:spacing w:after="0"/>
        <w:ind w:left="720" w:hanging="720"/>
      </w:pPr>
      <w:r w:rsidRPr="00E20645">
        <w:t>35.</w:t>
      </w:r>
      <w:r w:rsidRPr="00E20645">
        <w:tab/>
        <w:t xml:space="preserve">Li S, Hua J, Hong H, Wang Y, Zhang J. Interpregnancy interval, maternal age, and offspring's BMI and blood pressure at 7 years of age. </w:t>
      </w:r>
      <w:r w:rsidRPr="00E20645">
        <w:rPr>
          <w:i/>
        </w:rPr>
        <w:t xml:space="preserve">Journal of Human Hypertension. </w:t>
      </w:r>
      <w:r w:rsidRPr="00E20645">
        <w:t>2018;32(5):349-358.</w:t>
      </w:r>
    </w:p>
    <w:p w14:paraId="624352D0" w14:textId="77777777" w:rsidR="00E20645" w:rsidRPr="00E20645" w:rsidRDefault="00E20645" w:rsidP="00E20645">
      <w:pPr>
        <w:pStyle w:val="EndNoteBibliography"/>
        <w:spacing w:after="0"/>
        <w:ind w:left="720" w:hanging="720"/>
      </w:pPr>
      <w:r w:rsidRPr="00E20645">
        <w:t>36.</w:t>
      </w:r>
      <w:r w:rsidRPr="00E20645">
        <w:tab/>
        <w:t xml:space="preserve">Smithers LG, Lynch JW, Mol BW, Jamieson L. Cesarean birth is not associated with early childhood body mass index. </w:t>
      </w:r>
      <w:r w:rsidRPr="00E20645">
        <w:rPr>
          <w:i/>
        </w:rPr>
        <w:t xml:space="preserve">Pediatric Obesity. </w:t>
      </w:r>
      <w:r w:rsidRPr="00E20645">
        <w:t>2017;12:120-124.</w:t>
      </w:r>
    </w:p>
    <w:p w14:paraId="0B8550DC" w14:textId="77777777" w:rsidR="00E20645" w:rsidRPr="00E20645" w:rsidRDefault="00E20645" w:rsidP="00E20645">
      <w:pPr>
        <w:pStyle w:val="EndNoteBibliography"/>
        <w:spacing w:after="0"/>
        <w:ind w:left="720" w:hanging="720"/>
      </w:pPr>
      <w:r w:rsidRPr="00E20645">
        <w:t>37.</w:t>
      </w:r>
      <w:r w:rsidRPr="00E20645">
        <w:tab/>
        <w:t xml:space="preserve">Willmer M, Berglind D, Sorensen TIA, Naslund E, Tynelius P, Rasmussen F. Surgically induced interpregnancy weight loss and prevalence of overweight and obesity in offspring. </w:t>
      </w:r>
      <w:r w:rsidRPr="00E20645">
        <w:rPr>
          <w:i/>
        </w:rPr>
        <w:t xml:space="preserve">PLoS ONE. </w:t>
      </w:r>
      <w:r w:rsidRPr="00E20645">
        <w:t>2013;8(12):e82247.</w:t>
      </w:r>
    </w:p>
    <w:p w14:paraId="23462406" w14:textId="77777777" w:rsidR="00E20645" w:rsidRPr="00E20645" w:rsidRDefault="00E20645" w:rsidP="00E20645">
      <w:pPr>
        <w:pStyle w:val="EndNoteBibliography"/>
        <w:spacing w:after="0"/>
        <w:ind w:left="720" w:hanging="720"/>
      </w:pPr>
      <w:r w:rsidRPr="00E20645">
        <w:t>38.</w:t>
      </w:r>
      <w:r w:rsidRPr="00E20645">
        <w:tab/>
        <w:t xml:space="preserve">Yuan C, Gaskins AJ, Blaine AI, et al. Association Between Cesarean Birth and Risk of Obesity in Offspring in Childhood, Adolescence, and Early AdulthoodCesarean Birth and Risk of Obesity in OffspringCesarean Birth and Risk of Obesity in Offspring. </w:t>
      </w:r>
      <w:r w:rsidRPr="00E20645">
        <w:rPr>
          <w:i/>
        </w:rPr>
        <w:t xml:space="preserve">JAMA Pediatrics. </w:t>
      </w:r>
      <w:r w:rsidRPr="00E20645">
        <w:t>2016;170(11):e162385-e162385.</w:t>
      </w:r>
    </w:p>
    <w:p w14:paraId="4CC5DCEF" w14:textId="1F67ABB6" w:rsidR="00E20645" w:rsidRPr="00E20645" w:rsidRDefault="00E20645" w:rsidP="00E20645">
      <w:pPr>
        <w:pStyle w:val="EndNoteBibliography"/>
        <w:spacing w:after="0"/>
        <w:ind w:left="720" w:hanging="720"/>
      </w:pPr>
      <w:r w:rsidRPr="00E20645">
        <w:t>39.</w:t>
      </w:r>
      <w:r w:rsidRPr="00E20645">
        <w:tab/>
        <w:t xml:space="preserve">National Heart Lung and Blood Institute.  Study quality assessment tools.  </w:t>
      </w:r>
      <w:hyperlink r:id="rId11" w:history="1">
        <w:r w:rsidRPr="00E20645">
          <w:rPr>
            <w:rStyle w:val="Hyperlink"/>
          </w:rPr>
          <w:t>https://www.nhlbi.nih.gov/health-topics/study-quality-assessment-tools</w:t>
        </w:r>
      </w:hyperlink>
      <w:r w:rsidRPr="00E20645">
        <w:t>.  Accessed 15 January 2019.</w:t>
      </w:r>
    </w:p>
    <w:p w14:paraId="76AED23C" w14:textId="77777777" w:rsidR="00E20645" w:rsidRPr="00E20645" w:rsidRDefault="00E20645" w:rsidP="00E20645">
      <w:pPr>
        <w:pStyle w:val="EndNoteBibliography"/>
        <w:spacing w:after="0"/>
        <w:ind w:left="720" w:hanging="720"/>
      </w:pPr>
      <w:r w:rsidRPr="00E20645">
        <w:t>40.</w:t>
      </w:r>
      <w:r w:rsidRPr="00E20645">
        <w:tab/>
        <w:t xml:space="preserve">Albers L, von Kries R, Sobotzki C, et al. Differences in maternal smoking across successive pregnancies - dose-dependent relation to BMI z-score in the offspring: an individual patient data (IPD) meta-analysis. </w:t>
      </w:r>
      <w:r w:rsidRPr="00E20645">
        <w:rPr>
          <w:i/>
        </w:rPr>
        <w:t xml:space="preserve">Obesity Reviews. </w:t>
      </w:r>
      <w:r w:rsidRPr="00E20645">
        <w:t>2018;19(9):1248-1255.</w:t>
      </w:r>
    </w:p>
    <w:p w14:paraId="13A4F725" w14:textId="77777777" w:rsidR="00E20645" w:rsidRPr="00E20645" w:rsidRDefault="00E20645" w:rsidP="00E20645">
      <w:pPr>
        <w:pStyle w:val="EndNoteBibliography"/>
        <w:spacing w:after="0"/>
        <w:ind w:left="720" w:hanging="720"/>
      </w:pPr>
      <w:r w:rsidRPr="00E20645">
        <w:lastRenderedPageBreak/>
        <w:t>41.</w:t>
      </w:r>
      <w:r w:rsidRPr="00E20645">
        <w:tab/>
        <w:t xml:space="preserve">Stewart LA, Clarke M, Rovers M, et al. Preferred Reporting Items for a Systematic Review and Meta-analysis of Individual Participant Data: The PRISMA-IPD Statement. </w:t>
      </w:r>
      <w:r w:rsidRPr="00E20645">
        <w:rPr>
          <w:i/>
        </w:rPr>
        <w:t xml:space="preserve">JAMA. </w:t>
      </w:r>
      <w:r w:rsidRPr="00E20645">
        <w:t>2015;313(16):1657-1665.</w:t>
      </w:r>
    </w:p>
    <w:p w14:paraId="5E86CC62" w14:textId="77777777" w:rsidR="00E20645" w:rsidRPr="00E20645" w:rsidRDefault="00E20645" w:rsidP="00E20645">
      <w:pPr>
        <w:pStyle w:val="EndNoteBibliography"/>
        <w:spacing w:after="0"/>
        <w:ind w:left="720" w:hanging="720"/>
      </w:pPr>
      <w:r w:rsidRPr="00E20645">
        <w:t>42.</w:t>
      </w:r>
      <w:r w:rsidRPr="00E20645">
        <w:tab/>
        <w:t xml:space="preserve">Barros FC, Victora CG, Horta BL, Gigante DP. [Methodology of the Pelotas birth cohort study from 1982 to 2004-5, Southern Brazil]. </w:t>
      </w:r>
      <w:r w:rsidRPr="00E20645">
        <w:rPr>
          <w:i/>
        </w:rPr>
        <w:t xml:space="preserve">Rev Saude Publica. </w:t>
      </w:r>
      <w:r w:rsidRPr="00E20645">
        <w:t>2008;42 Suppl 2:7-15.</w:t>
      </w:r>
    </w:p>
    <w:p w14:paraId="6F6A2DA0" w14:textId="77777777" w:rsidR="00E20645" w:rsidRPr="00E20645" w:rsidRDefault="00E20645" w:rsidP="00E20645">
      <w:pPr>
        <w:pStyle w:val="EndNoteBibliography"/>
        <w:spacing w:after="0"/>
        <w:ind w:left="720" w:hanging="720"/>
      </w:pPr>
      <w:r w:rsidRPr="00E20645">
        <w:t>43.</w:t>
      </w:r>
      <w:r w:rsidRPr="00E20645">
        <w:tab/>
        <w:t xml:space="preserve">Crume TL, Ogden L, Maligie M, et al. Long-term impact of neonatal breastfeeding on childhood adiposity and fat distribution among children exposed to diabetes in utero. </w:t>
      </w:r>
      <w:r w:rsidRPr="00E20645">
        <w:rPr>
          <w:i/>
        </w:rPr>
        <w:t xml:space="preserve">Diabetes care. </w:t>
      </w:r>
      <w:r w:rsidRPr="00E20645">
        <w:t>2011;34(3):641-645.</w:t>
      </w:r>
    </w:p>
    <w:p w14:paraId="60DF4170" w14:textId="77777777" w:rsidR="00E20645" w:rsidRPr="00E20645" w:rsidRDefault="00E20645" w:rsidP="00E20645">
      <w:pPr>
        <w:pStyle w:val="EndNoteBibliography"/>
        <w:spacing w:after="0"/>
        <w:ind w:left="720" w:hanging="720"/>
      </w:pPr>
      <w:r w:rsidRPr="00E20645">
        <w:t>44.</w:t>
      </w:r>
      <w:r w:rsidRPr="00E20645">
        <w:tab/>
        <w:t xml:space="preserve">Dugas C, Perron J, Kearney M, et al. Postnatal Prevention of Childhood Obesity in Offspring Prenatally Exposed to Gestational Diabetes mellitus: Where Are We Now. </w:t>
      </w:r>
      <w:r w:rsidRPr="00E20645">
        <w:rPr>
          <w:i/>
        </w:rPr>
        <w:t xml:space="preserve">Obesity Facts. </w:t>
      </w:r>
      <w:r w:rsidRPr="00E20645">
        <w:t>2017;10(4):396-406.</w:t>
      </w:r>
    </w:p>
    <w:p w14:paraId="2A9A0763" w14:textId="77777777" w:rsidR="00E20645" w:rsidRPr="00E20645" w:rsidRDefault="00E20645" w:rsidP="00E20645">
      <w:pPr>
        <w:pStyle w:val="EndNoteBibliography"/>
        <w:spacing w:after="0"/>
        <w:ind w:left="720" w:hanging="720"/>
      </w:pPr>
      <w:r w:rsidRPr="00E20645">
        <w:t>45.</w:t>
      </w:r>
      <w:r w:rsidRPr="00E20645">
        <w:tab/>
        <w:t xml:space="preserve">Josey MJ, McCullough LE, Hoyo C, Williams-DeVane C. Overall gestational weight gain mediates the relationship between maternal and child obesity. </w:t>
      </w:r>
      <w:r w:rsidRPr="00E20645">
        <w:rPr>
          <w:i/>
        </w:rPr>
        <w:t xml:space="preserve">BMC public health. </w:t>
      </w:r>
      <w:r w:rsidRPr="00E20645">
        <w:t>2019;19(1):1062.</w:t>
      </w:r>
    </w:p>
    <w:p w14:paraId="2295E991" w14:textId="77777777" w:rsidR="00E20645" w:rsidRPr="00E20645" w:rsidRDefault="00E20645" w:rsidP="00E20645">
      <w:pPr>
        <w:pStyle w:val="EndNoteBibliography"/>
        <w:spacing w:after="0"/>
        <w:ind w:left="720" w:hanging="720"/>
      </w:pPr>
      <w:r w:rsidRPr="00E20645">
        <w:t>46.</w:t>
      </w:r>
      <w:r w:rsidRPr="00E20645">
        <w:tab/>
        <w:t xml:space="preserve">Wang T, Li H, Su P, et al. Sensitivity analysis for mistakenly adjusting for mediators in estimating total effect in observational studies. </w:t>
      </w:r>
      <w:r w:rsidRPr="00E20645">
        <w:rPr>
          <w:i/>
        </w:rPr>
        <w:t xml:space="preserve">BMJ Open. </w:t>
      </w:r>
      <w:r w:rsidRPr="00E20645">
        <w:t>2017;7(11):e015640.</w:t>
      </w:r>
    </w:p>
    <w:p w14:paraId="41986EB3" w14:textId="77777777" w:rsidR="00E20645" w:rsidRPr="00E20645" w:rsidRDefault="00E20645" w:rsidP="00E20645">
      <w:pPr>
        <w:pStyle w:val="EndNoteBibliography"/>
        <w:spacing w:after="0"/>
        <w:ind w:left="720" w:hanging="720"/>
      </w:pPr>
      <w:r w:rsidRPr="00E20645">
        <w:t>47.</w:t>
      </w:r>
      <w:r w:rsidRPr="00E20645">
        <w:tab/>
        <w:t>Pearl J. Direct and indirect effects. Proceedings of the Seventeenth conference on Uncertainty in artificial intelligence; 2001; Seattle, Washington.</w:t>
      </w:r>
    </w:p>
    <w:p w14:paraId="4E718FBC" w14:textId="77777777" w:rsidR="00E20645" w:rsidRPr="00E20645" w:rsidRDefault="00E20645" w:rsidP="00E20645">
      <w:pPr>
        <w:pStyle w:val="EndNoteBibliography"/>
        <w:spacing w:after="0"/>
        <w:ind w:left="720" w:hanging="720"/>
      </w:pPr>
      <w:r w:rsidRPr="00E20645">
        <w:t>48.</w:t>
      </w:r>
      <w:r w:rsidRPr="00E20645">
        <w:tab/>
        <w:t xml:space="preserve">Schisterman EF, Cole SR, Platt RW. Overadjustment bias and unnecessary adjustment in epidemiologic studies. </w:t>
      </w:r>
      <w:r w:rsidRPr="00E20645">
        <w:rPr>
          <w:i/>
        </w:rPr>
        <w:t xml:space="preserve">Epidemiology (Cambridge, Mass). </w:t>
      </w:r>
      <w:r w:rsidRPr="00E20645">
        <w:t>2009;20(4):488-495.</w:t>
      </w:r>
    </w:p>
    <w:p w14:paraId="2B5E0C02" w14:textId="77777777" w:rsidR="00E20645" w:rsidRPr="00E20645" w:rsidRDefault="00E20645" w:rsidP="00E20645">
      <w:pPr>
        <w:pStyle w:val="EndNoteBibliography"/>
        <w:spacing w:after="0"/>
        <w:ind w:left="720" w:hanging="720"/>
      </w:pPr>
      <w:r w:rsidRPr="00E20645">
        <w:t>49.</w:t>
      </w:r>
      <w:r w:rsidRPr="00E20645">
        <w:tab/>
        <w:t xml:space="preserve">Ng M, Fleming T, Robinson M, et al. Global, regional, and national prevalence of overweight and obesity in children and adults during 1980–2013: a systematic analysis for the Global Burden of Disease Study 2013. </w:t>
      </w:r>
      <w:r w:rsidRPr="00E20645">
        <w:rPr>
          <w:i/>
        </w:rPr>
        <w:t xml:space="preserve">The Lancet. </w:t>
      </w:r>
      <w:r w:rsidRPr="00E20645">
        <w:t>2014;384(9945):766-781.</w:t>
      </w:r>
    </w:p>
    <w:p w14:paraId="1DF302F5" w14:textId="77777777" w:rsidR="00E20645" w:rsidRPr="00E20645" w:rsidRDefault="00E20645" w:rsidP="00E20645">
      <w:pPr>
        <w:pStyle w:val="EndNoteBibliography"/>
        <w:spacing w:after="0"/>
        <w:ind w:left="720" w:hanging="720"/>
      </w:pPr>
      <w:r w:rsidRPr="00E20645">
        <w:t>50.</w:t>
      </w:r>
      <w:r w:rsidRPr="00E20645">
        <w:tab/>
        <w:t xml:space="preserve">Moller A-B, Petzold M, Chou D, Say L. Early antenatal care visit: a systematic analysis of regional and global levels and trends of coverage from 1990 to 2013. </w:t>
      </w:r>
      <w:r w:rsidRPr="00E20645">
        <w:rPr>
          <w:i/>
        </w:rPr>
        <w:t xml:space="preserve">The Lancet Global Health. </w:t>
      </w:r>
      <w:r w:rsidRPr="00E20645">
        <w:t>2017;5(10):e977-e983.</w:t>
      </w:r>
    </w:p>
    <w:p w14:paraId="75242596" w14:textId="77777777" w:rsidR="00E20645" w:rsidRPr="00E20645" w:rsidRDefault="00E20645" w:rsidP="00E20645">
      <w:pPr>
        <w:pStyle w:val="EndNoteBibliography"/>
        <w:spacing w:after="0"/>
        <w:ind w:left="720" w:hanging="720"/>
      </w:pPr>
      <w:r w:rsidRPr="00E20645">
        <w:t>51.</w:t>
      </w:r>
      <w:r w:rsidRPr="00E20645">
        <w:tab/>
        <w:t xml:space="preserve">Betran AP, Ye J, Moller AB, Zhang J, Gulmezoglu AM, Torloni MR. The Increasing Trend in Caesarean Section Rates: Global, Regional and National Estimates: 1990-2014. </w:t>
      </w:r>
      <w:r w:rsidRPr="00E20645">
        <w:rPr>
          <w:i/>
        </w:rPr>
        <w:t xml:space="preserve">PLoS One. </w:t>
      </w:r>
      <w:r w:rsidRPr="00E20645">
        <w:t>2016;11(2):e0148343.</w:t>
      </w:r>
    </w:p>
    <w:p w14:paraId="33D98234" w14:textId="77777777" w:rsidR="00E20645" w:rsidRPr="00E20645" w:rsidRDefault="00E20645" w:rsidP="00E20645">
      <w:pPr>
        <w:pStyle w:val="EndNoteBibliography"/>
        <w:spacing w:after="0"/>
        <w:ind w:left="720" w:hanging="720"/>
      </w:pPr>
      <w:r w:rsidRPr="00E20645">
        <w:t>52.</w:t>
      </w:r>
      <w:r w:rsidRPr="00E20645">
        <w:tab/>
        <w:t xml:space="preserve">Lange S, Probst C, Rehm J, Popova S. National, regional, and global prevalence of smoking during pregnancy in the general population: a systematic review and meta-analysis. </w:t>
      </w:r>
      <w:r w:rsidRPr="00E20645">
        <w:rPr>
          <w:i/>
        </w:rPr>
        <w:t xml:space="preserve">The Lancet Global Health. </w:t>
      </w:r>
      <w:r w:rsidRPr="00E20645">
        <w:t>2018;6(7):e769-e776.</w:t>
      </w:r>
    </w:p>
    <w:p w14:paraId="4D5E324F" w14:textId="77777777" w:rsidR="00E20645" w:rsidRPr="00E20645" w:rsidRDefault="00E20645" w:rsidP="00E20645">
      <w:pPr>
        <w:pStyle w:val="EndNoteBibliography"/>
        <w:spacing w:after="0"/>
        <w:ind w:left="720" w:hanging="720"/>
      </w:pPr>
      <w:r w:rsidRPr="00E20645">
        <w:t>53.</w:t>
      </w:r>
      <w:r w:rsidRPr="00E20645">
        <w:tab/>
        <w:t xml:space="preserve">Berglind D, Willmer M, Naeslund E, Tynelius P, Sorensen TIA, Rasmussen F. Differences in gestational weight gain between pregnancies before and after bariatric surgery: Correlation with birth weight but not childhood BMI. </w:t>
      </w:r>
      <w:r w:rsidRPr="00E20645">
        <w:rPr>
          <w:i/>
        </w:rPr>
        <w:t xml:space="preserve">Pediatric Obesity. </w:t>
      </w:r>
      <w:r w:rsidRPr="00E20645">
        <w:t>2013;9(6):427-434.</w:t>
      </w:r>
    </w:p>
    <w:p w14:paraId="3709FB6F" w14:textId="77777777" w:rsidR="00E20645" w:rsidRPr="00E20645" w:rsidRDefault="00E20645" w:rsidP="00E20645">
      <w:pPr>
        <w:pStyle w:val="EndNoteBibliography"/>
        <w:spacing w:after="0"/>
        <w:ind w:left="720" w:hanging="720"/>
      </w:pPr>
      <w:r w:rsidRPr="00E20645">
        <w:t>54.</w:t>
      </w:r>
      <w:r w:rsidRPr="00E20645">
        <w:tab/>
        <w:t xml:space="preserve">Dukic VM, Niessner M, Pickett KE, Benowitz NL, Wakschlag LS. Calibrating self-reported measures of maternal smoking in pregnancy via bioassays using a Monte Carlo approach. </w:t>
      </w:r>
      <w:r w:rsidRPr="00E20645">
        <w:rPr>
          <w:i/>
        </w:rPr>
        <w:t xml:space="preserve">Int J Environ Res Public Health. </w:t>
      </w:r>
      <w:r w:rsidRPr="00E20645">
        <w:t>2009;6(6):1744-1759.</w:t>
      </w:r>
    </w:p>
    <w:p w14:paraId="3861CA33" w14:textId="77777777" w:rsidR="00E20645" w:rsidRPr="00E20645" w:rsidRDefault="00E20645" w:rsidP="00E20645">
      <w:pPr>
        <w:pStyle w:val="EndNoteBibliography"/>
        <w:spacing w:after="0"/>
        <w:ind w:left="720" w:hanging="720"/>
      </w:pPr>
      <w:r w:rsidRPr="00E20645">
        <w:t>55.</w:t>
      </w:r>
      <w:r w:rsidRPr="00E20645">
        <w:tab/>
        <w:t xml:space="preserve">Paez A. Gray literature: An important resource in systematic reviews. </w:t>
      </w:r>
      <w:r w:rsidRPr="00E20645">
        <w:rPr>
          <w:i/>
        </w:rPr>
        <w:t xml:space="preserve">Journal of Evidence-Based Medicine. </w:t>
      </w:r>
      <w:r w:rsidRPr="00E20645">
        <w:t>2017;10(3):233-240.</w:t>
      </w:r>
    </w:p>
    <w:p w14:paraId="4E768C6C" w14:textId="77777777" w:rsidR="00E20645" w:rsidRPr="00E20645" w:rsidRDefault="00E20645" w:rsidP="00E20645">
      <w:pPr>
        <w:pStyle w:val="EndNoteBibliography"/>
        <w:ind w:left="720" w:hanging="720"/>
      </w:pPr>
      <w:r w:rsidRPr="00E20645">
        <w:t>56.</w:t>
      </w:r>
      <w:r w:rsidRPr="00E20645">
        <w:tab/>
        <w:t xml:space="preserve">Crozier SR, Harvey NC, Inskip HM, et al. Maternal vitamin D status in pregnancy is associated with adiposity in the offspring: findings from the Southampton Women's Survey. </w:t>
      </w:r>
      <w:r w:rsidRPr="00E20645">
        <w:rPr>
          <w:i/>
        </w:rPr>
        <w:t xml:space="preserve">Am J Clin Nutr. </w:t>
      </w:r>
      <w:r w:rsidRPr="00E20645">
        <w:t>2012;96(1):57-63.</w:t>
      </w:r>
    </w:p>
    <w:p w14:paraId="7D11599B" w14:textId="53F0D720" w:rsidR="0026293F" w:rsidRDefault="00B64900">
      <w:pPr>
        <w:rPr>
          <w:rFonts w:asciiTheme="majorHAnsi" w:eastAsiaTheme="majorEastAsia" w:hAnsiTheme="majorHAnsi" w:cstheme="majorBidi"/>
          <w:sz w:val="26"/>
          <w:szCs w:val="26"/>
        </w:rPr>
      </w:pPr>
      <w:r>
        <w:fldChar w:fldCharType="end"/>
      </w:r>
      <w:r w:rsidR="0026293F">
        <w:br w:type="page"/>
      </w:r>
    </w:p>
    <w:p w14:paraId="3D395702" w14:textId="69DA76ED" w:rsidR="00ED1708" w:rsidRDefault="00ED1708" w:rsidP="00B900C6">
      <w:pPr>
        <w:pStyle w:val="Heading2"/>
        <w:spacing w:line="480" w:lineRule="auto"/>
      </w:pPr>
      <w:r>
        <w:lastRenderedPageBreak/>
        <w:t>Figure Legends</w:t>
      </w:r>
    </w:p>
    <w:p w14:paraId="5DE9C6B0" w14:textId="77777777" w:rsidR="00ED1708" w:rsidRDefault="00ED1708" w:rsidP="00B900C6">
      <w:pPr>
        <w:spacing w:line="480" w:lineRule="auto"/>
      </w:pPr>
      <w:r w:rsidRPr="00F724BD">
        <w:t xml:space="preserve">Figure </w:t>
      </w:r>
      <w:r w:rsidRPr="00F724BD">
        <w:fldChar w:fldCharType="begin"/>
      </w:r>
      <w:r w:rsidRPr="00F724BD">
        <w:instrText xml:space="preserve"> SEQ Figure \* ARABIC </w:instrText>
      </w:r>
      <w:r w:rsidRPr="00F724BD">
        <w:fldChar w:fldCharType="separate"/>
      </w:r>
      <w:r>
        <w:rPr>
          <w:noProof/>
        </w:rPr>
        <w:t>1</w:t>
      </w:r>
      <w:r w:rsidRPr="00F724BD">
        <w:rPr>
          <w:noProof/>
        </w:rPr>
        <w:fldChar w:fldCharType="end"/>
      </w:r>
      <w:r w:rsidRPr="00F724BD">
        <w:t xml:space="preserve">: </w:t>
      </w:r>
      <w:r>
        <w:t>Diagram representing the period of time under consideration in this systematic review.  At least one exposure measurement should have been recorded in Period 1 and at least one in Period 2.  Outcome measurements should be recorded in second, or higher order, siblings after the age of one year, without upper bound.</w:t>
      </w:r>
    </w:p>
    <w:p w14:paraId="79406E98" w14:textId="77777777" w:rsidR="00ED1708" w:rsidRDefault="00ED1708" w:rsidP="00B900C6">
      <w:pPr>
        <w:spacing w:line="480" w:lineRule="auto"/>
      </w:pPr>
      <w:r w:rsidRPr="00FF2B76">
        <w:t xml:space="preserve">Figure </w:t>
      </w:r>
      <w:r>
        <w:fldChar w:fldCharType="begin"/>
      </w:r>
      <w:r>
        <w:instrText xml:space="preserve"> SEQ Figure \* ARABIC </w:instrText>
      </w:r>
      <w:r>
        <w:fldChar w:fldCharType="separate"/>
      </w:r>
      <w:r>
        <w:rPr>
          <w:noProof/>
        </w:rPr>
        <w:t>2</w:t>
      </w:r>
      <w:r>
        <w:fldChar w:fldCharType="end"/>
      </w:r>
      <w:r w:rsidRPr="00FF2B76">
        <w:t>: PRISMA flow diagram</w:t>
      </w:r>
      <w:r>
        <w:t xml:space="preserve"> </w:t>
      </w:r>
    </w:p>
    <w:p w14:paraId="3CDF3175" w14:textId="77777777" w:rsidR="00ED1708" w:rsidRDefault="00ED1708" w:rsidP="00B900C6">
      <w:pPr>
        <w:pStyle w:val="Heading2"/>
        <w:spacing w:line="480" w:lineRule="auto"/>
      </w:pPr>
      <w:r>
        <w:t>Table Legends</w:t>
      </w:r>
    </w:p>
    <w:p w14:paraId="7D63E2A1" w14:textId="77777777" w:rsidR="00ED1708" w:rsidRDefault="00ED1708" w:rsidP="00B900C6">
      <w:pPr>
        <w:spacing w:line="480" w:lineRule="auto"/>
      </w:pPr>
      <w:r w:rsidRPr="00FF2B76">
        <w:t xml:space="preserve">Table 1: </w:t>
      </w:r>
      <w:r>
        <w:t xml:space="preserve">Included </w:t>
      </w:r>
      <w:r w:rsidRPr="00FF2B76">
        <w:t>study characteristics</w:t>
      </w:r>
      <w:r>
        <w:t xml:space="preserve"> </w:t>
      </w:r>
    </w:p>
    <w:p w14:paraId="6277F406" w14:textId="77777777" w:rsidR="00ED1708" w:rsidRPr="00F62DC2" w:rsidRDefault="00ED1708" w:rsidP="00B900C6">
      <w:pPr>
        <w:spacing w:line="480" w:lineRule="auto"/>
      </w:pPr>
      <w:r w:rsidRPr="00F62DC2">
        <w:t>Table 2: Association</w:t>
      </w:r>
      <w:r>
        <w:t>s</w:t>
      </w:r>
      <w:r w:rsidRPr="00F62DC2">
        <w:t xml:space="preserve"> between </w:t>
      </w:r>
      <w:r>
        <w:t xml:space="preserve">interpregnancy </w:t>
      </w:r>
      <w:r w:rsidRPr="00F62DC2">
        <w:t xml:space="preserve">change in maternal </w:t>
      </w:r>
      <w:bookmarkStart w:id="0" w:name="_GoBack"/>
      <w:bookmarkEnd w:id="0"/>
      <w:r w:rsidRPr="00F62DC2">
        <w:t>exposures and childhood adiposity in second or higher order siblings across the eleven included studies</w:t>
      </w:r>
    </w:p>
    <w:p w14:paraId="1D960BAB" w14:textId="12DFBFB6" w:rsidR="003071D5" w:rsidRPr="003071D5" w:rsidRDefault="00ED1708" w:rsidP="00B900C6">
      <w:pPr>
        <w:spacing w:line="480" w:lineRule="auto"/>
      </w:pPr>
      <w:r w:rsidRPr="00493E3F">
        <w:t xml:space="preserve">Table 3: Summary of statistical </w:t>
      </w:r>
      <w:r>
        <w:t>analysis, adjustments made and significant results reported</w:t>
      </w:r>
      <w:r w:rsidRPr="00493E3F">
        <w:t xml:space="preserve"> across the eleven included studies</w:t>
      </w:r>
      <w:r w:rsidR="00C81D64">
        <w:fldChar w:fldCharType="begin"/>
      </w:r>
      <w:r w:rsidR="00C81D64">
        <w:instrText xml:space="preserve"> ADDIN </w:instrText>
      </w:r>
      <w:r w:rsidR="00C81D64">
        <w:fldChar w:fldCharType="end"/>
      </w:r>
    </w:p>
    <w:sectPr w:rsidR="003071D5" w:rsidRPr="003071D5" w:rsidSect="00B737E6">
      <w:footerReference w:type="default" r:id="rId12"/>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BC128B" w16cid:durableId="220B6CCB"/>
  <w16cid:commentId w16cid:paraId="228F31DB" w16cid:durableId="220B6E11"/>
  <w16cid:commentId w16cid:paraId="513CF7A6" w16cid:durableId="220B6D2C"/>
  <w16cid:commentId w16cid:paraId="36E163AE" w16cid:durableId="220B6DEF"/>
  <w16cid:commentId w16cid:paraId="087FCA06" w16cid:durableId="220B6D8D"/>
  <w16cid:commentId w16cid:paraId="7AC74162" w16cid:durableId="220B6E32"/>
  <w16cid:commentId w16cid:paraId="5E44C462" w16cid:durableId="220B6EDD"/>
  <w16cid:commentId w16cid:paraId="1F0E4C21" w16cid:durableId="220B707A"/>
  <w16cid:commentId w16cid:paraId="1392AE80" w16cid:durableId="220B7093"/>
  <w16cid:commentId w16cid:paraId="338FC883" w16cid:durableId="220B70EE"/>
  <w16cid:commentId w16cid:paraId="2D1FD7FC" w16cid:durableId="220B71E7"/>
  <w16cid:commentId w16cid:paraId="7A370236" w16cid:durableId="220B726E"/>
  <w16cid:commentId w16cid:paraId="4425E1BC" w16cid:durableId="220B7285"/>
  <w16cid:commentId w16cid:paraId="720944EB" w16cid:durableId="220B7295"/>
  <w16cid:commentId w16cid:paraId="4BCEFE44" w16cid:durableId="220B7360"/>
  <w16cid:commentId w16cid:paraId="65916E82" w16cid:durableId="220B7390"/>
  <w16cid:commentId w16cid:paraId="2DCBDEF0" w16cid:durableId="220B7401"/>
  <w16cid:commentId w16cid:paraId="1C3031B1" w16cid:durableId="220B77C9"/>
  <w16cid:commentId w16cid:paraId="52ED8265" w16cid:durableId="220B7807"/>
  <w16cid:commentId w16cid:paraId="665BDD79" w16cid:durableId="220B70B6"/>
  <w16cid:commentId w16cid:paraId="4F821E6D" w16cid:durableId="220B6C27"/>
  <w16cid:commentId w16cid:paraId="15E60615" w16cid:durableId="220B7CBE"/>
  <w16cid:commentId w16cid:paraId="70324162" w16cid:durableId="220B7D14"/>
  <w16cid:commentId w16cid:paraId="24AF6BC3" w16cid:durableId="220B7E30"/>
  <w16cid:commentId w16cid:paraId="4D1A5E08" w16cid:durableId="220B7F5D"/>
  <w16cid:commentId w16cid:paraId="3F8927A0" w16cid:durableId="220B7FA4"/>
  <w16cid:commentId w16cid:paraId="5E62F923" w16cid:durableId="220B7FE7"/>
  <w16cid:commentId w16cid:paraId="5866790A" w16cid:durableId="220B813F"/>
  <w16cid:commentId w16cid:paraId="56909201" w16cid:durableId="220B816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719F82" w14:textId="77777777" w:rsidR="00860FBF" w:rsidRDefault="00860FBF" w:rsidP="009D0A2B">
      <w:pPr>
        <w:spacing w:after="0" w:line="240" w:lineRule="auto"/>
      </w:pPr>
      <w:r>
        <w:separator/>
      </w:r>
    </w:p>
  </w:endnote>
  <w:endnote w:type="continuationSeparator" w:id="0">
    <w:p w14:paraId="04CBEF75" w14:textId="77777777" w:rsidR="00860FBF" w:rsidRDefault="00860FBF" w:rsidP="009D0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5211428"/>
      <w:docPartObj>
        <w:docPartGallery w:val="Page Numbers (Bottom of Page)"/>
        <w:docPartUnique/>
      </w:docPartObj>
    </w:sdtPr>
    <w:sdtEndPr>
      <w:rPr>
        <w:noProof/>
      </w:rPr>
    </w:sdtEndPr>
    <w:sdtContent>
      <w:p w14:paraId="71F489BD" w14:textId="639D2A68" w:rsidR="00860FBF" w:rsidRDefault="00860FBF">
        <w:pPr>
          <w:pStyle w:val="Footer"/>
          <w:jc w:val="right"/>
        </w:pPr>
        <w:r>
          <w:fldChar w:fldCharType="begin"/>
        </w:r>
        <w:r>
          <w:instrText xml:space="preserve"> PAGE   \* MERGEFORMAT </w:instrText>
        </w:r>
        <w:r>
          <w:fldChar w:fldCharType="separate"/>
        </w:r>
        <w:r w:rsidR="00B900C6">
          <w:rPr>
            <w:noProof/>
          </w:rPr>
          <w:t>1</w:t>
        </w:r>
        <w:r>
          <w:rPr>
            <w:noProof/>
          </w:rPr>
          <w:fldChar w:fldCharType="end"/>
        </w:r>
      </w:p>
    </w:sdtContent>
  </w:sdt>
  <w:p w14:paraId="4D5515B0" w14:textId="77777777" w:rsidR="00860FBF" w:rsidRDefault="00860F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146110" w14:textId="77777777" w:rsidR="00860FBF" w:rsidRDefault="00860FBF" w:rsidP="009D0A2B">
      <w:pPr>
        <w:spacing w:after="0" w:line="240" w:lineRule="auto"/>
      </w:pPr>
      <w:r>
        <w:separator/>
      </w:r>
    </w:p>
  </w:footnote>
  <w:footnote w:type="continuationSeparator" w:id="0">
    <w:p w14:paraId="132663B6" w14:textId="77777777" w:rsidR="00860FBF" w:rsidRDefault="00860FBF" w:rsidP="009D0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1095C"/>
    <w:multiLevelType w:val="hybridMultilevel"/>
    <w:tmpl w:val="5906A95C"/>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6D46D38"/>
    <w:multiLevelType w:val="hybridMultilevel"/>
    <w:tmpl w:val="643026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87E602F"/>
    <w:multiLevelType w:val="hybridMultilevel"/>
    <w:tmpl w:val="C1E05D7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A707617"/>
    <w:multiLevelType w:val="hybridMultilevel"/>
    <w:tmpl w:val="508EF1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AD46DA2"/>
    <w:multiLevelType w:val="hybridMultilevel"/>
    <w:tmpl w:val="3B3CEBEE"/>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2E3956"/>
    <w:multiLevelType w:val="hybridMultilevel"/>
    <w:tmpl w:val="5EC6503A"/>
    <w:lvl w:ilvl="0" w:tplc="561289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682564"/>
    <w:multiLevelType w:val="hybridMultilevel"/>
    <w:tmpl w:val="3236ACE4"/>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2C33E88"/>
    <w:multiLevelType w:val="hybridMultilevel"/>
    <w:tmpl w:val="53D2FC0A"/>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A5125B7"/>
    <w:multiLevelType w:val="hybridMultilevel"/>
    <w:tmpl w:val="22DCA148"/>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CD76DA1"/>
    <w:multiLevelType w:val="hybridMultilevel"/>
    <w:tmpl w:val="38C2E4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13457E3"/>
    <w:multiLevelType w:val="hybridMultilevel"/>
    <w:tmpl w:val="AA3C5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8C548E"/>
    <w:multiLevelType w:val="hybridMultilevel"/>
    <w:tmpl w:val="C012EE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40E13B4"/>
    <w:multiLevelType w:val="hybridMultilevel"/>
    <w:tmpl w:val="F9164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61221"/>
    <w:multiLevelType w:val="hybridMultilevel"/>
    <w:tmpl w:val="3E7C8A34"/>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88068A0"/>
    <w:multiLevelType w:val="hybridMultilevel"/>
    <w:tmpl w:val="FB14EC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A566D11"/>
    <w:multiLevelType w:val="hybridMultilevel"/>
    <w:tmpl w:val="FE0245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52A4347"/>
    <w:multiLevelType w:val="hybridMultilevel"/>
    <w:tmpl w:val="93440C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6EB1573"/>
    <w:multiLevelType w:val="hybridMultilevel"/>
    <w:tmpl w:val="33ACB900"/>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7B7218C"/>
    <w:multiLevelType w:val="hybridMultilevel"/>
    <w:tmpl w:val="2BBA048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9B21789"/>
    <w:multiLevelType w:val="hybridMultilevel"/>
    <w:tmpl w:val="54EA175C"/>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9D440E3"/>
    <w:multiLevelType w:val="hybridMultilevel"/>
    <w:tmpl w:val="FA2C01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1BB518C"/>
    <w:multiLevelType w:val="hybridMultilevel"/>
    <w:tmpl w:val="4E0461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6697A3C"/>
    <w:multiLevelType w:val="hybridMultilevel"/>
    <w:tmpl w:val="9568485C"/>
    <w:lvl w:ilvl="0" w:tplc="561289D0">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90F159F"/>
    <w:multiLevelType w:val="hybridMultilevel"/>
    <w:tmpl w:val="5178E3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15"/>
  </w:num>
  <w:num w:numId="3">
    <w:abstractNumId w:val="5"/>
  </w:num>
  <w:num w:numId="4">
    <w:abstractNumId w:val="4"/>
  </w:num>
  <w:num w:numId="5">
    <w:abstractNumId w:val="19"/>
  </w:num>
  <w:num w:numId="6">
    <w:abstractNumId w:val="8"/>
  </w:num>
  <w:num w:numId="7">
    <w:abstractNumId w:val="22"/>
  </w:num>
  <w:num w:numId="8">
    <w:abstractNumId w:val="17"/>
  </w:num>
  <w:num w:numId="9">
    <w:abstractNumId w:val="0"/>
  </w:num>
  <w:num w:numId="10">
    <w:abstractNumId w:val="13"/>
  </w:num>
  <w:num w:numId="11">
    <w:abstractNumId w:val="6"/>
  </w:num>
  <w:num w:numId="12">
    <w:abstractNumId w:val="7"/>
  </w:num>
  <w:num w:numId="13">
    <w:abstractNumId w:val="14"/>
  </w:num>
  <w:num w:numId="14">
    <w:abstractNumId w:val="20"/>
  </w:num>
  <w:num w:numId="15">
    <w:abstractNumId w:val="18"/>
  </w:num>
  <w:num w:numId="16">
    <w:abstractNumId w:val="2"/>
  </w:num>
  <w:num w:numId="17">
    <w:abstractNumId w:val="9"/>
  </w:num>
  <w:num w:numId="18">
    <w:abstractNumId w:val="21"/>
  </w:num>
  <w:num w:numId="19">
    <w:abstractNumId w:val="3"/>
  </w:num>
  <w:num w:numId="20">
    <w:abstractNumId w:val="23"/>
  </w:num>
  <w:num w:numId="21">
    <w:abstractNumId w:val="11"/>
  </w:num>
  <w:num w:numId="22">
    <w:abstractNumId w:val="1"/>
  </w:num>
  <w:num w:numId="23">
    <w:abstractNumId w:val="1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0zsf9wavded3e0azrxv2vc5r90sv920vvp&quot;&gt;EndNote_EJT&lt;record-ids&gt;&lt;item&gt;4&lt;/item&gt;&lt;item&gt;107&lt;/item&gt;&lt;item&gt;115&lt;/item&gt;&lt;item&gt;119&lt;/item&gt;&lt;item&gt;120&lt;/item&gt;&lt;item&gt;124&lt;/item&gt;&lt;item&gt;127&lt;/item&gt;&lt;item&gt;145&lt;/item&gt;&lt;item&gt;149&lt;/item&gt;&lt;item&gt;150&lt;/item&gt;&lt;item&gt;151&lt;/item&gt;&lt;item&gt;157&lt;/item&gt;&lt;item&gt;167&lt;/item&gt;&lt;item&gt;169&lt;/item&gt;&lt;item&gt;171&lt;/item&gt;&lt;item&gt;179&lt;/item&gt;&lt;item&gt;185&lt;/item&gt;&lt;item&gt;203&lt;/item&gt;&lt;item&gt;209&lt;/item&gt;&lt;item&gt;226&lt;/item&gt;&lt;item&gt;232&lt;/item&gt;&lt;item&gt;233&lt;/item&gt;&lt;item&gt;234&lt;/item&gt;&lt;item&gt;236&lt;/item&gt;&lt;item&gt;243&lt;/item&gt;&lt;item&gt;247&lt;/item&gt;&lt;item&gt;254&lt;/item&gt;&lt;item&gt;256&lt;/item&gt;&lt;item&gt;257&lt;/item&gt;&lt;item&gt;258&lt;/item&gt;&lt;item&gt;259&lt;/item&gt;&lt;item&gt;261&lt;/item&gt;&lt;item&gt;262&lt;/item&gt;&lt;item&gt;266&lt;/item&gt;&lt;item&gt;267&lt;/item&gt;&lt;item&gt;268&lt;/item&gt;&lt;item&gt;270&lt;/item&gt;&lt;item&gt;272&lt;/item&gt;&lt;item&gt;274&lt;/item&gt;&lt;item&gt;277&lt;/item&gt;&lt;item&gt;278&lt;/item&gt;&lt;item&gt;282&lt;/item&gt;&lt;item&gt;284&lt;/item&gt;&lt;item&gt;285&lt;/item&gt;&lt;item&gt;287&lt;/item&gt;&lt;item&gt;288&lt;/item&gt;&lt;item&gt;290&lt;/item&gt;&lt;item&gt;291&lt;/item&gt;&lt;item&gt;292&lt;/item&gt;&lt;item&gt;307&lt;/item&gt;&lt;item&gt;310&lt;/item&gt;&lt;item&gt;311&lt;/item&gt;&lt;item&gt;312&lt;/item&gt;&lt;item&gt;313&lt;/item&gt;&lt;item&gt;314&lt;/item&gt;&lt;item&gt;315&lt;/item&gt;&lt;/record-ids&gt;&lt;/item&gt;&lt;/Libraries&gt;"/>
  </w:docVars>
  <w:rsids>
    <w:rsidRoot w:val="003071D5"/>
    <w:rsid w:val="00001EB3"/>
    <w:rsid w:val="00004B12"/>
    <w:rsid w:val="00004EEF"/>
    <w:rsid w:val="0001171C"/>
    <w:rsid w:val="00013E5A"/>
    <w:rsid w:val="0001453E"/>
    <w:rsid w:val="00015F6F"/>
    <w:rsid w:val="00016C7C"/>
    <w:rsid w:val="00024357"/>
    <w:rsid w:val="0002444A"/>
    <w:rsid w:val="00025F7B"/>
    <w:rsid w:val="0002633B"/>
    <w:rsid w:val="00026958"/>
    <w:rsid w:val="00027A59"/>
    <w:rsid w:val="00032C20"/>
    <w:rsid w:val="00034C76"/>
    <w:rsid w:val="00034E0F"/>
    <w:rsid w:val="00040CD5"/>
    <w:rsid w:val="000412F3"/>
    <w:rsid w:val="000416A0"/>
    <w:rsid w:val="000439E4"/>
    <w:rsid w:val="00045362"/>
    <w:rsid w:val="00046740"/>
    <w:rsid w:val="00051C13"/>
    <w:rsid w:val="00052C44"/>
    <w:rsid w:val="00053A94"/>
    <w:rsid w:val="00061FB8"/>
    <w:rsid w:val="000631B6"/>
    <w:rsid w:val="00063538"/>
    <w:rsid w:val="00063F13"/>
    <w:rsid w:val="00070298"/>
    <w:rsid w:val="00070D8F"/>
    <w:rsid w:val="00071AB8"/>
    <w:rsid w:val="000721AF"/>
    <w:rsid w:val="00073C74"/>
    <w:rsid w:val="00073DA5"/>
    <w:rsid w:val="00075373"/>
    <w:rsid w:val="00075670"/>
    <w:rsid w:val="00075AB3"/>
    <w:rsid w:val="00083E4F"/>
    <w:rsid w:val="00086526"/>
    <w:rsid w:val="00093949"/>
    <w:rsid w:val="000974CC"/>
    <w:rsid w:val="00097558"/>
    <w:rsid w:val="000A088C"/>
    <w:rsid w:val="000A0A69"/>
    <w:rsid w:val="000A256B"/>
    <w:rsid w:val="000A73BF"/>
    <w:rsid w:val="000A7F4B"/>
    <w:rsid w:val="000B0430"/>
    <w:rsid w:val="000B3C14"/>
    <w:rsid w:val="000C0D5C"/>
    <w:rsid w:val="000C58CF"/>
    <w:rsid w:val="000C7359"/>
    <w:rsid w:val="000C7CE4"/>
    <w:rsid w:val="000C7F59"/>
    <w:rsid w:val="000D12C1"/>
    <w:rsid w:val="000D254C"/>
    <w:rsid w:val="000D38F6"/>
    <w:rsid w:val="000D4297"/>
    <w:rsid w:val="000D473D"/>
    <w:rsid w:val="000D4DD3"/>
    <w:rsid w:val="000D6B94"/>
    <w:rsid w:val="000D6E63"/>
    <w:rsid w:val="000D73A3"/>
    <w:rsid w:val="000D78DC"/>
    <w:rsid w:val="000E25A9"/>
    <w:rsid w:val="000E491A"/>
    <w:rsid w:val="000F0263"/>
    <w:rsid w:val="000F194A"/>
    <w:rsid w:val="000F1A76"/>
    <w:rsid w:val="000F2A5C"/>
    <w:rsid w:val="000F2D7C"/>
    <w:rsid w:val="000F3452"/>
    <w:rsid w:val="000F369A"/>
    <w:rsid w:val="000F394E"/>
    <w:rsid w:val="000F77EC"/>
    <w:rsid w:val="00102AE1"/>
    <w:rsid w:val="00104728"/>
    <w:rsid w:val="0010483B"/>
    <w:rsid w:val="00104B0E"/>
    <w:rsid w:val="00105EEF"/>
    <w:rsid w:val="00107ABD"/>
    <w:rsid w:val="001141F9"/>
    <w:rsid w:val="001179C0"/>
    <w:rsid w:val="001217B3"/>
    <w:rsid w:val="00122CA2"/>
    <w:rsid w:val="00123939"/>
    <w:rsid w:val="00124D24"/>
    <w:rsid w:val="00126BB8"/>
    <w:rsid w:val="00134CF3"/>
    <w:rsid w:val="00135647"/>
    <w:rsid w:val="0013655A"/>
    <w:rsid w:val="00137A81"/>
    <w:rsid w:val="001425D1"/>
    <w:rsid w:val="00143A7E"/>
    <w:rsid w:val="00144156"/>
    <w:rsid w:val="001479D9"/>
    <w:rsid w:val="001513D6"/>
    <w:rsid w:val="0015285A"/>
    <w:rsid w:val="00154223"/>
    <w:rsid w:val="0015630C"/>
    <w:rsid w:val="00160B5F"/>
    <w:rsid w:val="00160C43"/>
    <w:rsid w:val="00162231"/>
    <w:rsid w:val="0016709C"/>
    <w:rsid w:val="00167CF2"/>
    <w:rsid w:val="00170E98"/>
    <w:rsid w:val="00171820"/>
    <w:rsid w:val="001743A1"/>
    <w:rsid w:val="00176B6B"/>
    <w:rsid w:val="0017724C"/>
    <w:rsid w:val="00180BF0"/>
    <w:rsid w:val="0018541E"/>
    <w:rsid w:val="00190F4E"/>
    <w:rsid w:val="0019187B"/>
    <w:rsid w:val="001924CF"/>
    <w:rsid w:val="0019481A"/>
    <w:rsid w:val="001A31D7"/>
    <w:rsid w:val="001A3C4D"/>
    <w:rsid w:val="001A7593"/>
    <w:rsid w:val="001A7D44"/>
    <w:rsid w:val="001B0348"/>
    <w:rsid w:val="001B19E3"/>
    <w:rsid w:val="001B52B9"/>
    <w:rsid w:val="001C0BA9"/>
    <w:rsid w:val="001C1EF5"/>
    <w:rsid w:val="001C5C2D"/>
    <w:rsid w:val="001D0A0F"/>
    <w:rsid w:val="001D3338"/>
    <w:rsid w:val="001D3AD6"/>
    <w:rsid w:val="001D5F49"/>
    <w:rsid w:val="001D62D8"/>
    <w:rsid w:val="001E0167"/>
    <w:rsid w:val="001E3DEC"/>
    <w:rsid w:val="001E5E93"/>
    <w:rsid w:val="001E62E0"/>
    <w:rsid w:val="001E662B"/>
    <w:rsid w:val="001E6DD8"/>
    <w:rsid w:val="001F1501"/>
    <w:rsid w:val="001F18FB"/>
    <w:rsid w:val="001F7B47"/>
    <w:rsid w:val="00203A93"/>
    <w:rsid w:val="00204CE2"/>
    <w:rsid w:val="002056A7"/>
    <w:rsid w:val="00214C03"/>
    <w:rsid w:val="0021522D"/>
    <w:rsid w:val="0021708C"/>
    <w:rsid w:val="0022112D"/>
    <w:rsid w:val="002225FF"/>
    <w:rsid w:val="00224A04"/>
    <w:rsid w:val="00224F12"/>
    <w:rsid w:val="002275E1"/>
    <w:rsid w:val="00227A2F"/>
    <w:rsid w:val="00232A77"/>
    <w:rsid w:val="00233152"/>
    <w:rsid w:val="002345A1"/>
    <w:rsid w:val="00237524"/>
    <w:rsid w:val="00237536"/>
    <w:rsid w:val="00241EC1"/>
    <w:rsid w:val="00243C6C"/>
    <w:rsid w:val="00245097"/>
    <w:rsid w:val="002475B8"/>
    <w:rsid w:val="002523A7"/>
    <w:rsid w:val="00254218"/>
    <w:rsid w:val="00254EAA"/>
    <w:rsid w:val="0026048B"/>
    <w:rsid w:val="0026293F"/>
    <w:rsid w:val="002650A2"/>
    <w:rsid w:val="002665BC"/>
    <w:rsid w:val="002709D1"/>
    <w:rsid w:val="00274291"/>
    <w:rsid w:val="002769A7"/>
    <w:rsid w:val="00280C84"/>
    <w:rsid w:val="0028222B"/>
    <w:rsid w:val="0028294C"/>
    <w:rsid w:val="00282D3F"/>
    <w:rsid w:val="00282E45"/>
    <w:rsid w:val="0028327C"/>
    <w:rsid w:val="00285D88"/>
    <w:rsid w:val="00286FD3"/>
    <w:rsid w:val="00290C2B"/>
    <w:rsid w:val="00291BFE"/>
    <w:rsid w:val="002920C7"/>
    <w:rsid w:val="0029669D"/>
    <w:rsid w:val="002970CB"/>
    <w:rsid w:val="002A3143"/>
    <w:rsid w:val="002A3AE2"/>
    <w:rsid w:val="002A454A"/>
    <w:rsid w:val="002A6F89"/>
    <w:rsid w:val="002A7234"/>
    <w:rsid w:val="002A7630"/>
    <w:rsid w:val="002B0CD8"/>
    <w:rsid w:val="002B4D95"/>
    <w:rsid w:val="002B5075"/>
    <w:rsid w:val="002C2965"/>
    <w:rsid w:val="002C31F1"/>
    <w:rsid w:val="002C3BAF"/>
    <w:rsid w:val="002C3EB1"/>
    <w:rsid w:val="002C4249"/>
    <w:rsid w:val="002C55D1"/>
    <w:rsid w:val="002C6998"/>
    <w:rsid w:val="002D5A7B"/>
    <w:rsid w:val="002E561B"/>
    <w:rsid w:val="002F0B7D"/>
    <w:rsid w:val="002F1E65"/>
    <w:rsid w:val="002F33E0"/>
    <w:rsid w:val="002F381A"/>
    <w:rsid w:val="00303A0C"/>
    <w:rsid w:val="003046BD"/>
    <w:rsid w:val="00306024"/>
    <w:rsid w:val="003071D5"/>
    <w:rsid w:val="003076C7"/>
    <w:rsid w:val="00307736"/>
    <w:rsid w:val="00311901"/>
    <w:rsid w:val="00311E4D"/>
    <w:rsid w:val="003160FD"/>
    <w:rsid w:val="003166F0"/>
    <w:rsid w:val="00317AF1"/>
    <w:rsid w:val="00320DCB"/>
    <w:rsid w:val="003220B3"/>
    <w:rsid w:val="00325769"/>
    <w:rsid w:val="00326C10"/>
    <w:rsid w:val="00327750"/>
    <w:rsid w:val="0033462B"/>
    <w:rsid w:val="00342E9C"/>
    <w:rsid w:val="0034389C"/>
    <w:rsid w:val="003441AC"/>
    <w:rsid w:val="0034778B"/>
    <w:rsid w:val="003479F1"/>
    <w:rsid w:val="00347ABF"/>
    <w:rsid w:val="00356177"/>
    <w:rsid w:val="00361C72"/>
    <w:rsid w:val="00362245"/>
    <w:rsid w:val="0036323E"/>
    <w:rsid w:val="0036601D"/>
    <w:rsid w:val="00367C21"/>
    <w:rsid w:val="0038131C"/>
    <w:rsid w:val="00381F46"/>
    <w:rsid w:val="00386243"/>
    <w:rsid w:val="00390708"/>
    <w:rsid w:val="00391091"/>
    <w:rsid w:val="00391738"/>
    <w:rsid w:val="00391CA5"/>
    <w:rsid w:val="00391D6D"/>
    <w:rsid w:val="003A2FA2"/>
    <w:rsid w:val="003A3A06"/>
    <w:rsid w:val="003B15FA"/>
    <w:rsid w:val="003B24DE"/>
    <w:rsid w:val="003B444C"/>
    <w:rsid w:val="003B58BA"/>
    <w:rsid w:val="003B65D5"/>
    <w:rsid w:val="003B6B22"/>
    <w:rsid w:val="003C0693"/>
    <w:rsid w:val="003C0E3D"/>
    <w:rsid w:val="003C2470"/>
    <w:rsid w:val="003C24EE"/>
    <w:rsid w:val="003C2BED"/>
    <w:rsid w:val="003C4F8B"/>
    <w:rsid w:val="003C678E"/>
    <w:rsid w:val="003D27F6"/>
    <w:rsid w:val="003D3AF4"/>
    <w:rsid w:val="003D3D23"/>
    <w:rsid w:val="003D605D"/>
    <w:rsid w:val="003D75C7"/>
    <w:rsid w:val="003E0A7D"/>
    <w:rsid w:val="003E272B"/>
    <w:rsid w:val="003E3CC0"/>
    <w:rsid w:val="003E43C5"/>
    <w:rsid w:val="003E4D6F"/>
    <w:rsid w:val="003E7407"/>
    <w:rsid w:val="003F14DA"/>
    <w:rsid w:val="003F1D5E"/>
    <w:rsid w:val="003F3C5D"/>
    <w:rsid w:val="00400316"/>
    <w:rsid w:val="00401708"/>
    <w:rsid w:val="00405662"/>
    <w:rsid w:val="004058F4"/>
    <w:rsid w:val="00406E4E"/>
    <w:rsid w:val="00407369"/>
    <w:rsid w:val="00411D08"/>
    <w:rsid w:val="0041400B"/>
    <w:rsid w:val="0041676D"/>
    <w:rsid w:val="00417AB1"/>
    <w:rsid w:val="0042274C"/>
    <w:rsid w:val="004265F7"/>
    <w:rsid w:val="00435678"/>
    <w:rsid w:val="00441D27"/>
    <w:rsid w:val="00442C89"/>
    <w:rsid w:val="00444294"/>
    <w:rsid w:val="00450F45"/>
    <w:rsid w:val="00452EB2"/>
    <w:rsid w:val="00453D76"/>
    <w:rsid w:val="00455016"/>
    <w:rsid w:val="004560E7"/>
    <w:rsid w:val="00456D3A"/>
    <w:rsid w:val="00457B44"/>
    <w:rsid w:val="00457B93"/>
    <w:rsid w:val="0046202C"/>
    <w:rsid w:val="00462C30"/>
    <w:rsid w:val="00463880"/>
    <w:rsid w:val="00464117"/>
    <w:rsid w:val="00472E65"/>
    <w:rsid w:val="0048225E"/>
    <w:rsid w:val="00483DCF"/>
    <w:rsid w:val="00485850"/>
    <w:rsid w:val="0048622A"/>
    <w:rsid w:val="004865EB"/>
    <w:rsid w:val="00493E3F"/>
    <w:rsid w:val="004944F2"/>
    <w:rsid w:val="004965AB"/>
    <w:rsid w:val="00497549"/>
    <w:rsid w:val="0049791B"/>
    <w:rsid w:val="004A41AC"/>
    <w:rsid w:val="004A4D95"/>
    <w:rsid w:val="004A67A9"/>
    <w:rsid w:val="004B0EAD"/>
    <w:rsid w:val="004B15F4"/>
    <w:rsid w:val="004B186D"/>
    <w:rsid w:val="004B3B43"/>
    <w:rsid w:val="004B3E3C"/>
    <w:rsid w:val="004B52C9"/>
    <w:rsid w:val="004B67BD"/>
    <w:rsid w:val="004B764A"/>
    <w:rsid w:val="004C3107"/>
    <w:rsid w:val="004C3209"/>
    <w:rsid w:val="004C4D4C"/>
    <w:rsid w:val="004C5587"/>
    <w:rsid w:val="004C6253"/>
    <w:rsid w:val="004D30D9"/>
    <w:rsid w:val="004D3747"/>
    <w:rsid w:val="004D3E8B"/>
    <w:rsid w:val="004E26C9"/>
    <w:rsid w:val="004E4AD5"/>
    <w:rsid w:val="004E68F6"/>
    <w:rsid w:val="004F4E32"/>
    <w:rsid w:val="004F50B0"/>
    <w:rsid w:val="004F67E1"/>
    <w:rsid w:val="004F70EC"/>
    <w:rsid w:val="0050105D"/>
    <w:rsid w:val="00501623"/>
    <w:rsid w:val="005025A0"/>
    <w:rsid w:val="005051A7"/>
    <w:rsid w:val="00505C94"/>
    <w:rsid w:val="00506E03"/>
    <w:rsid w:val="0050719F"/>
    <w:rsid w:val="0051210C"/>
    <w:rsid w:val="00512AED"/>
    <w:rsid w:val="00513CB6"/>
    <w:rsid w:val="00514B4D"/>
    <w:rsid w:val="00515E44"/>
    <w:rsid w:val="00516436"/>
    <w:rsid w:val="00516AC3"/>
    <w:rsid w:val="00522EF1"/>
    <w:rsid w:val="0052349B"/>
    <w:rsid w:val="00523E26"/>
    <w:rsid w:val="0052440E"/>
    <w:rsid w:val="00526992"/>
    <w:rsid w:val="00527125"/>
    <w:rsid w:val="00531EF4"/>
    <w:rsid w:val="0053281F"/>
    <w:rsid w:val="00537003"/>
    <w:rsid w:val="00542A2B"/>
    <w:rsid w:val="005452D6"/>
    <w:rsid w:val="005465C8"/>
    <w:rsid w:val="00547A9F"/>
    <w:rsid w:val="00550FEE"/>
    <w:rsid w:val="00552414"/>
    <w:rsid w:val="00552A56"/>
    <w:rsid w:val="00555696"/>
    <w:rsid w:val="0056130F"/>
    <w:rsid w:val="00565BBE"/>
    <w:rsid w:val="005662CB"/>
    <w:rsid w:val="00570286"/>
    <w:rsid w:val="00571379"/>
    <w:rsid w:val="00574F59"/>
    <w:rsid w:val="00580456"/>
    <w:rsid w:val="00583E5A"/>
    <w:rsid w:val="0058525A"/>
    <w:rsid w:val="00585F2B"/>
    <w:rsid w:val="00586272"/>
    <w:rsid w:val="00590A08"/>
    <w:rsid w:val="00591848"/>
    <w:rsid w:val="00591E6C"/>
    <w:rsid w:val="00593813"/>
    <w:rsid w:val="005945E1"/>
    <w:rsid w:val="00594F92"/>
    <w:rsid w:val="005961B1"/>
    <w:rsid w:val="005963DD"/>
    <w:rsid w:val="00596823"/>
    <w:rsid w:val="005A177E"/>
    <w:rsid w:val="005A1CB5"/>
    <w:rsid w:val="005A2332"/>
    <w:rsid w:val="005B0AD9"/>
    <w:rsid w:val="005B1D33"/>
    <w:rsid w:val="005B225B"/>
    <w:rsid w:val="005B720A"/>
    <w:rsid w:val="005B7C8F"/>
    <w:rsid w:val="005C189D"/>
    <w:rsid w:val="005C3574"/>
    <w:rsid w:val="005C52EF"/>
    <w:rsid w:val="005D0937"/>
    <w:rsid w:val="005D116D"/>
    <w:rsid w:val="005D2A83"/>
    <w:rsid w:val="005D536A"/>
    <w:rsid w:val="005D626B"/>
    <w:rsid w:val="005D66F3"/>
    <w:rsid w:val="005E4B35"/>
    <w:rsid w:val="005E6397"/>
    <w:rsid w:val="005E70E7"/>
    <w:rsid w:val="005E7179"/>
    <w:rsid w:val="005F30D3"/>
    <w:rsid w:val="00600971"/>
    <w:rsid w:val="006049DF"/>
    <w:rsid w:val="00605D9D"/>
    <w:rsid w:val="0060713E"/>
    <w:rsid w:val="00610395"/>
    <w:rsid w:val="0061472B"/>
    <w:rsid w:val="00616239"/>
    <w:rsid w:val="00617080"/>
    <w:rsid w:val="006206B5"/>
    <w:rsid w:val="0062456C"/>
    <w:rsid w:val="006311F5"/>
    <w:rsid w:val="00631663"/>
    <w:rsid w:val="006322A9"/>
    <w:rsid w:val="006322D0"/>
    <w:rsid w:val="00632AE9"/>
    <w:rsid w:val="0063571D"/>
    <w:rsid w:val="00637499"/>
    <w:rsid w:val="00637919"/>
    <w:rsid w:val="00637E57"/>
    <w:rsid w:val="00645045"/>
    <w:rsid w:val="00645524"/>
    <w:rsid w:val="00647423"/>
    <w:rsid w:val="0065102D"/>
    <w:rsid w:val="0065489C"/>
    <w:rsid w:val="00656D8F"/>
    <w:rsid w:val="00660AF1"/>
    <w:rsid w:val="00662867"/>
    <w:rsid w:val="00665759"/>
    <w:rsid w:val="00665F87"/>
    <w:rsid w:val="00666918"/>
    <w:rsid w:val="00670F4A"/>
    <w:rsid w:val="00671F08"/>
    <w:rsid w:val="0067620A"/>
    <w:rsid w:val="00681732"/>
    <w:rsid w:val="00681B69"/>
    <w:rsid w:val="00694173"/>
    <w:rsid w:val="0069592F"/>
    <w:rsid w:val="00695E43"/>
    <w:rsid w:val="006A3332"/>
    <w:rsid w:val="006A486F"/>
    <w:rsid w:val="006A4B14"/>
    <w:rsid w:val="006A7000"/>
    <w:rsid w:val="006A7451"/>
    <w:rsid w:val="006B22B0"/>
    <w:rsid w:val="006B44AC"/>
    <w:rsid w:val="006B570D"/>
    <w:rsid w:val="006B5B5E"/>
    <w:rsid w:val="006B64DA"/>
    <w:rsid w:val="006B7D22"/>
    <w:rsid w:val="006C3467"/>
    <w:rsid w:val="006C41B4"/>
    <w:rsid w:val="006C508C"/>
    <w:rsid w:val="006C7C05"/>
    <w:rsid w:val="006D01AF"/>
    <w:rsid w:val="006D0463"/>
    <w:rsid w:val="006D22A0"/>
    <w:rsid w:val="006D3DE3"/>
    <w:rsid w:val="006D47E7"/>
    <w:rsid w:val="006D5841"/>
    <w:rsid w:val="006D6690"/>
    <w:rsid w:val="006E025D"/>
    <w:rsid w:val="006E0866"/>
    <w:rsid w:val="006E0A24"/>
    <w:rsid w:val="006E44B2"/>
    <w:rsid w:val="006E4A88"/>
    <w:rsid w:val="006E6E8F"/>
    <w:rsid w:val="006F07BD"/>
    <w:rsid w:val="006F1B40"/>
    <w:rsid w:val="006F256A"/>
    <w:rsid w:val="006F2B5B"/>
    <w:rsid w:val="006F47B5"/>
    <w:rsid w:val="006F6878"/>
    <w:rsid w:val="00701911"/>
    <w:rsid w:val="00703DB3"/>
    <w:rsid w:val="00706FAD"/>
    <w:rsid w:val="00707E28"/>
    <w:rsid w:val="00710BB4"/>
    <w:rsid w:val="00714B5A"/>
    <w:rsid w:val="00716D5D"/>
    <w:rsid w:val="00720034"/>
    <w:rsid w:val="00720260"/>
    <w:rsid w:val="0072133E"/>
    <w:rsid w:val="00723A60"/>
    <w:rsid w:val="00723B19"/>
    <w:rsid w:val="00723C97"/>
    <w:rsid w:val="007248AA"/>
    <w:rsid w:val="00727C4C"/>
    <w:rsid w:val="00731502"/>
    <w:rsid w:val="00732562"/>
    <w:rsid w:val="007339D8"/>
    <w:rsid w:val="00735BA4"/>
    <w:rsid w:val="00736399"/>
    <w:rsid w:val="00736D25"/>
    <w:rsid w:val="007436D3"/>
    <w:rsid w:val="00744903"/>
    <w:rsid w:val="007471B6"/>
    <w:rsid w:val="007533CB"/>
    <w:rsid w:val="007629F4"/>
    <w:rsid w:val="00763023"/>
    <w:rsid w:val="00765C0C"/>
    <w:rsid w:val="00765FDD"/>
    <w:rsid w:val="007662DF"/>
    <w:rsid w:val="00766D3A"/>
    <w:rsid w:val="007672E9"/>
    <w:rsid w:val="0077083A"/>
    <w:rsid w:val="00770BE0"/>
    <w:rsid w:val="00771630"/>
    <w:rsid w:val="00771BBF"/>
    <w:rsid w:val="00773517"/>
    <w:rsid w:val="00775FD4"/>
    <w:rsid w:val="00782507"/>
    <w:rsid w:val="0078395C"/>
    <w:rsid w:val="007848FA"/>
    <w:rsid w:val="00784A64"/>
    <w:rsid w:val="007858F9"/>
    <w:rsid w:val="007908F8"/>
    <w:rsid w:val="00790969"/>
    <w:rsid w:val="00791BAE"/>
    <w:rsid w:val="007939FB"/>
    <w:rsid w:val="00794855"/>
    <w:rsid w:val="00797DA8"/>
    <w:rsid w:val="007A08BF"/>
    <w:rsid w:val="007A0BDB"/>
    <w:rsid w:val="007A11A9"/>
    <w:rsid w:val="007A55F8"/>
    <w:rsid w:val="007A5BA6"/>
    <w:rsid w:val="007B0C18"/>
    <w:rsid w:val="007B1288"/>
    <w:rsid w:val="007B33DE"/>
    <w:rsid w:val="007B49DE"/>
    <w:rsid w:val="007B5EBB"/>
    <w:rsid w:val="007B6604"/>
    <w:rsid w:val="007C05AA"/>
    <w:rsid w:val="007C44B5"/>
    <w:rsid w:val="007D0127"/>
    <w:rsid w:val="007D1715"/>
    <w:rsid w:val="007D38EC"/>
    <w:rsid w:val="007E0CA3"/>
    <w:rsid w:val="007E279B"/>
    <w:rsid w:val="007E4E12"/>
    <w:rsid w:val="007E663B"/>
    <w:rsid w:val="007F0221"/>
    <w:rsid w:val="007F5AE1"/>
    <w:rsid w:val="007F646E"/>
    <w:rsid w:val="007F6DA4"/>
    <w:rsid w:val="007F71D0"/>
    <w:rsid w:val="007F74A1"/>
    <w:rsid w:val="007F763C"/>
    <w:rsid w:val="00800B20"/>
    <w:rsid w:val="00801CAB"/>
    <w:rsid w:val="00802FB4"/>
    <w:rsid w:val="008044D8"/>
    <w:rsid w:val="00804602"/>
    <w:rsid w:val="00804EF7"/>
    <w:rsid w:val="00813645"/>
    <w:rsid w:val="0081652B"/>
    <w:rsid w:val="008178D4"/>
    <w:rsid w:val="008202EB"/>
    <w:rsid w:val="00820E87"/>
    <w:rsid w:val="00826ABA"/>
    <w:rsid w:val="00827C1E"/>
    <w:rsid w:val="00830A5C"/>
    <w:rsid w:val="00833051"/>
    <w:rsid w:val="00836F6A"/>
    <w:rsid w:val="00840D0D"/>
    <w:rsid w:val="008412C6"/>
    <w:rsid w:val="00841C37"/>
    <w:rsid w:val="008429EF"/>
    <w:rsid w:val="0084360B"/>
    <w:rsid w:val="00846CA4"/>
    <w:rsid w:val="00846D10"/>
    <w:rsid w:val="0084775F"/>
    <w:rsid w:val="00852557"/>
    <w:rsid w:val="00852B19"/>
    <w:rsid w:val="00857CE3"/>
    <w:rsid w:val="00857D63"/>
    <w:rsid w:val="0086008E"/>
    <w:rsid w:val="00860FBF"/>
    <w:rsid w:val="00861ED5"/>
    <w:rsid w:val="00861F00"/>
    <w:rsid w:val="0086211D"/>
    <w:rsid w:val="00862E5B"/>
    <w:rsid w:val="0086503A"/>
    <w:rsid w:val="00865620"/>
    <w:rsid w:val="0087043E"/>
    <w:rsid w:val="008719DE"/>
    <w:rsid w:val="008758BC"/>
    <w:rsid w:val="00876D56"/>
    <w:rsid w:val="008811CF"/>
    <w:rsid w:val="00881C26"/>
    <w:rsid w:val="008839EB"/>
    <w:rsid w:val="00883D14"/>
    <w:rsid w:val="00886280"/>
    <w:rsid w:val="00892ADA"/>
    <w:rsid w:val="0089626C"/>
    <w:rsid w:val="00896491"/>
    <w:rsid w:val="00897EAF"/>
    <w:rsid w:val="00897FB6"/>
    <w:rsid w:val="008A0723"/>
    <w:rsid w:val="008A29E7"/>
    <w:rsid w:val="008A3040"/>
    <w:rsid w:val="008A69FC"/>
    <w:rsid w:val="008A74CB"/>
    <w:rsid w:val="008A7786"/>
    <w:rsid w:val="008A7976"/>
    <w:rsid w:val="008B1BE6"/>
    <w:rsid w:val="008B2535"/>
    <w:rsid w:val="008B3889"/>
    <w:rsid w:val="008B5172"/>
    <w:rsid w:val="008B7C47"/>
    <w:rsid w:val="008B7E1E"/>
    <w:rsid w:val="008C009D"/>
    <w:rsid w:val="008C102B"/>
    <w:rsid w:val="008C2755"/>
    <w:rsid w:val="008C31B2"/>
    <w:rsid w:val="008D5410"/>
    <w:rsid w:val="008D6EAA"/>
    <w:rsid w:val="008E12D6"/>
    <w:rsid w:val="008E359E"/>
    <w:rsid w:val="008E6476"/>
    <w:rsid w:val="008F1BE4"/>
    <w:rsid w:val="008F449C"/>
    <w:rsid w:val="008F7FF7"/>
    <w:rsid w:val="00902793"/>
    <w:rsid w:val="009050B8"/>
    <w:rsid w:val="009061DB"/>
    <w:rsid w:val="00906536"/>
    <w:rsid w:val="00906798"/>
    <w:rsid w:val="00911FC7"/>
    <w:rsid w:val="0091231D"/>
    <w:rsid w:val="00914773"/>
    <w:rsid w:val="009152C8"/>
    <w:rsid w:val="009158C3"/>
    <w:rsid w:val="00921D15"/>
    <w:rsid w:val="009327D1"/>
    <w:rsid w:val="0093321D"/>
    <w:rsid w:val="009347E5"/>
    <w:rsid w:val="00935245"/>
    <w:rsid w:val="00936C0E"/>
    <w:rsid w:val="009373F9"/>
    <w:rsid w:val="00937CFF"/>
    <w:rsid w:val="00941ED7"/>
    <w:rsid w:val="0094341A"/>
    <w:rsid w:val="0094497B"/>
    <w:rsid w:val="009452AC"/>
    <w:rsid w:val="00945C6C"/>
    <w:rsid w:val="00947CF4"/>
    <w:rsid w:val="00947D8D"/>
    <w:rsid w:val="009521D3"/>
    <w:rsid w:val="00953B6C"/>
    <w:rsid w:val="00955278"/>
    <w:rsid w:val="00955442"/>
    <w:rsid w:val="00955C56"/>
    <w:rsid w:val="00957820"/>
    <w:rsid w:val="00957AFE"/>
    <w:rsid w:val="00961EF8"/>
    <w:rsid w:val="0096442A"/>
    <w:rsid w:val="00964ECF"/>
    <w:rsid w:val="00967A01"/>
    <w:rsid w:val="00971D4D"/>
    <w:rsid w:val="009730EA"/>
    <w:rsid w:val="00975825"/>
    <w:rsid w:val="0097738B"/>
    <w:rsid w:val="00981E45"/>
    <w:rsid w:val="009836A1"/>
    <w:rsid w:val="009847E0"/>
    <w:rsid w:val="00986248"/>
    <w:rsid w:val="009901F1"/>
    <w:rsid w:val="009A0D66"/>
    <w:rsid w:val="009A354F"/>
    <w:rsid w:val="009A5587"/>
    <w:rsid w:val="009A705F"/>
    <w:rsid w:val="009B696F"/>
    <w:rsid w:val="009C076F"/>
    <w:rsid w:val="009C07E5"/>
    <w:rsid w:val="009C1EC4"/>
    <w:rsid w:val="009C1F6C"/>
    <w:rsid w:val="009C2D36"/>
    <w:rsid w:val="009C3E70"/>
    <w:rsid w:val="009C3FF5"/>
    <w:rsid w:val="009C4BCD"/>
    <w:rsid w:val="009D0A2B"/>
    <w:rsid w:val="009D2847"/>
    <w:rsid w:val="009D6ECB"/>
    <w:rsid w:val="009E3D49"/>
    <w:rsid w:val="009E4B0D"/>
    <w:rsid w:val="009E7E76"/>
    <w:rsid w:val="009F04AC"/>
    <w:rsid w:val="009F3B5F"/>
    <w:rsid w:val="00A006BE"/>
    <w:rsid w:val="00A01E46"/>
    <w:rsid w:val="00A04804"/>
    <w:rsid w:val="00A04F6D"/>
    <w:rsid w:val="00A10EFE"/>
    <w:rsid w:val="00A22528"/>
    <w:rsid w:val="00A2269A"/>
    <w:rsid w:val="00A25095"/>
    <w:rsid w:val="00A33AB2"/>
    <w:rsid w:val="00A340ED"/>
    <w:rsid w:val="00A363E5"/>
    <w:rsid w:val="00A367A7"/>
    <w:rsid w:val="00A41081"/>
    <w:rsid w:val="00A43BE5"/>
    <w:rsid w:val="00A44632"/>
    <w:rsid w:val="00A460D2"/>
    <w:rsid w:val="00A518F1"/>
    <w:rsid w:val="00A521B8"/>
    <w:rsid w:val="00A52651"/>
    <w:rsid w:val="00A53269"/>
    <w:rsid w:val="00A57916"/>
    <w:rsid w:val="00A57A51"/>
    <w:rsid w:val="00A623AA"/>
    <w:rsid w:val="00A65E24"/>
    <w:rsid w:val="00A72ABD"/>
    <w:rsid w:val="00A75C3F"/>
    <w:rsid w:val="00A761BB"/>
    <w:rsid w:val="00A77057"/>
    <w:rsid w:val="00A77C4D"/>
    <w:rsid w:val="00A8027E"/>
    <w:rsid w:val="00A83434"/>
    <w:rsid w:val="00A84987"/>
    <w:rsid w:val="00A84ACA"/>
    <w:rsid w:val="00A852A1"/>
    <w:rsid w:val="00A852B2"/>
    <w:rsid w:val="00A907F4"/>
    <w:rsid w:val="00A90BAE"/>
    <w:rsid w:val="00A927EC"/>
    <w:rsid w:val="00A94877"/>
    <w:rsid w:val="00A9644A"/>
    <w:rsid w:val="00AA0839"/>
    <w:rsid w:val="00AA202B"/>
    <w:rsid w:val="00AB0B1C"/>
    <w:rsid w:val="00AB10CF"/>
    <w:rsid w:val="00AB2995"/>
    <w:rsid w:val="00AB3F67"/>
    <w:rsid w:val="00AB57CC"/>
    <w:rsid w:val="00AB5B21"/>
    <w:rsid w:val="00AB60AF"/>
    <w:rsid w:val="00AB73F7"/>
    <w:rsid w:val="00AB7BC5"/>
    <w:rsid w:val="00AC1821"/>
    <w:rsid w:val="00AC1894"/>
    <w:rsid w:val="00AC1F45"/>
    <w:rsid w:val="00AC239E"/>
    <w:rsid w:val="00AC2B20"/>
    <w:rsid w:val="00AC338F"/>
    <w:rsid w:val="00AC342E"/>
    <w:rsid w:val="00AC57ED"/>
    <w:rsid w:val="00AC7044"/>
    <w:rsid w:val="00AD1AF3"/>
    <w:rsid w:val="00AD3296"/>
    <w:rsid w:val="00AD617A"/>
    <w:rsid w:val="00AD6502"/>
    <w:rsid w:val="00AD73DF"/>
    <w:rsid w:val="00AE326E"/>
    <w:rsid w:val="00AE5AFD"/>
    <w:rsid w:val="00AF0B52"/>
    <w:rsid w:val="00AF1C24"/>
    <w:rsid w:val="00AF493B"/>
    <w:rsid w:val="00AF7BAA"/>
    <w:rsid w:val="00B002FA"/>
    <w:rsid w:val="00B02E81"/>
    <w:rsid w:val="00B0617B"/>
    <w:rsid w:val="00B07095"/>
    <w:rsid w:val="00B07A03"/>
    <w:rsid w:val="00B07F24"/>
    <w:rsid w:val="00B1118B"/>
    <w:rsid w:val="00B1140A"/>
    <w:rsid w:val="00B134E5"/>
    <w:rsid w:val="00B21204"/>
    <w:rsid w:val="00B24BC7"/>
    <w:rsid w:val="00B255F9"/>
    <w:rsid w:val="00B308B6"/>
    <w:rsid w:val="00B313B6"/>
    <w:rsid w:val="00B314AA"/>
    <w:rsid w:val="00B323B7"/>
    <w:rsid w:val="00B327E0"/>
    <w:rsid w:val="00B356D6"/>
    <w:rsid w:val="00B360C5"/>
    <w:rsid w:val="00B3661F"/>
    <w:rsid w:val="00B3796B"/>
    <w:rsid w:val="00B40680"/>
    <w:rsid w:val="00B41115"/>
    <w:rsid w:val="00B421A0"/>
    <w:rsid w:val="00B43274"/>
    <w:rsid w:val="00B446B9"/>
    <w:rsid w:val="00B45551"/>
    <w:rsid w:val="00B45C4A"/>
    <w:rsid w:val="00B4624C"/>
    <w:rsid w:val="00B50256"/>
    <w:rsid w:val="00B50DB1"/>
    <w:rsid w:val="00B51400"/>
    <w:rsid w:val="00B5563A"/>
    <w:rsid w:val="00B5705A"/>
    <w:rsid w:val="00B60FBC"/>
    <w:rsid w:val="00B61090"/>
    <w:rsid w:val="00B64900"/>
    <w:rsid w:val="00B64F90"/>
    <w:rsid w:val="00B64FAF"/>
    <w:rsid w:val="00B65D6A"/>
    <w:rsid w:val="00B668B8"/>
    <w:rsid w:val="00B67A4C"/>
    <w:rsid w:val="00B71746"/>
    <w:rsid w:val="00B73341"/>
    <w:rsid w:val="00B736D0"/>
    <w:rsid w:val="00B737E6"/>
    <w:rsid w:val="00B741E4"/>
    <w:rsid w:val="00B7433C"/>
    <w:rsid w:val="00B759BC"/>
    <w:rsid w:val="00B75F25"/>
    <w:rsid w:val="00B76C55"/>
    <w:rsid w:val="00B76CF5"/>
    <w:rsid w:val="00B821A4"/>
    <w:rsid w:val="00B82991"/>
    <w:rsid w:val="00B82A96"/>
    <w:rsid w:val="00B8523C"/>
    <w:rsid w:val="00B86C4C"/>
    <w:rsid w:val="00B900C6"/>
    <w:rsid w:val="00B9263C"/>
    <w:rsid w:val="00B92B79"/>
    <w:rsid w:val="00B930DD"/>
    <w:rsid w:val="00B931ED"/>
    <w:rsid w:val="00B9332B"/>
    <w:rsid w:val="00B9398D"/>
    <w:rsid w:val="00B96D53"/>
    <w:rsid w:val="00B9752C"/>
    <w:rsid w:val="00BA3044"/>
    <w:rsid w:val="00BA3FE0"/>
    <w:rsid w:val="00BB255A"/>
    <w:rsid w:val="00BB3830"/>
    <w:rsid w:val="00BB42C4"/>
    <w:rsid w:val="00BB5C63"/>
    <w:rsid w:val="00BB62BF"/>
    <w:rsid w:val="00BB7D43"/>
    <w:rsid w:val="00BC0F7D"/>
    <w:rsid w:val="00BC2C08"/>
    <w:rsid w:val="00BC320D"/>
    <w:rsid w:val="00BC4177"/>
    <w:rsid w:val="00BC4BF4"/>
    <w:rsid w:val="00BC4CD6"/>
    <w:rsid w:val="00BC6715"/>
    <w:rsid w:val="00BD119B"/>
    <w:rsid w:val="00BD2028"/>
    <w:rsid w:val="00BD2DF1"/>
    <w:rsid w:val="00BD2E70"/>
    <w:rsid w:val="00BD3476"/>
    <w:rsid w:val="00BD5CD6"/>
    <w:rsid w:val="00BD5EEA"/>
    <w:rsid w:val="00BE0727"/>
    <w:rsid w:val="00BE18BA"/>
    <w:rsid w:val="00BE4005"/>
    <w:rsid w:val="00BE5740"/>
    <w:rsid w:val="00BF11A2"/>
    <w:rsid w:val="00BF15F1"/>
    <w:rsid w:val="00BF1B8A"/>
    <w:rsid w:val="00BF4C52"/>
    <w:rsid w:val="00BF6466"/>
    <w:rsid w:val="00BF7C62"/>
    <w:rsid w:val="00C00842"/>
    <w:rsid w:val="00C03376"/>
    <w:rsid w:val="00C03963"/>
    <w:rsid w:val="00C045B7"/>
    <w:rsid w:val="00C04AF1"/>
    <w:rsid w:val="00C04C8C"/>
    <w:rsid w:val="00C0682B"/>
    <w:rsid w:val="00C071FC"/>
    <w:rsid w:val="00C12A4D"/>
    <w:rsid w:val="00C1327A"/>
    <w:rsid w:val="00C16D1B"/>
    <w:rsid w:val="00C16F76"/>
    <w:rsid w:val="00C178E1"/>
    <w:rsid w:val="00C20063"/>
    <w:rsid w:val="00C20375"/>
    <w:rsid w:val="00C22CF9"/>
    <w:rsid w:val="00C23C91"/>
    <w:rsid w:val="00C312EC"/>
    <w:rsid w:val="00C33FB9"/>
    <w:rsid w:val="00C343A4"/>
    <w:rsid w:val="00C36C89"/>
    <w:rsid w:val="00C40B84"/>
    <w:rsid w:val="00C452C0"/>
    <w:rsid w:val="00C45C4A"/>
    <w:rsid w:val="00C4661E"/>
    <w:rsid w:val="00C47B7A"/>
    <w:rsid w:val="00C544AC"/>
    <w:rsid w:val="00C55ACA"/>
    <w:rsid w:val="00C6047E"/>
    <w:rsid w:val="00C6102C"/>
    <w:rsid w:val="00C61B93"/>
    <w:rsid w:val="00C62668"/>
    <w:rsid w:val="00C629B4"/>
    <w:rsid w:val="00C62F7D"/>
    <w:rsid w:val="00C638A8"/>
    <w:rsid w:val="00C671EB"/>
    <w:rsid w:val="00C758DA"/>
    <w:rsid w:val="00C769D7"/>
    <w:rsid w:val="00C76AC1"/>
    <w:rsid w:val="00C81D64"/>
    <w:rsid w:val="00C939DA"/>
    <w:rsid w:val="00C9575F"/>
    <w:rsid w:val="00CA0504"/>
    <w:rsid w:val="00CA0AD4"/>
    <w:rsid w:val="00CA6FFB"/>
    <w:rsid w:val="00CA7883"/>
    <w:rsid w:val="00CB18CB"/>
    <w:rsid w:val="00CB3F36"/>
    <w:rsid w:val="00CB50A4"/>
    <w:rsid w:val="00CB61ED"/>
    <w:rsid w:val="00CB6C30"/>
    <w:rsid w:val="00CB6D02"/>
    <w:rsid w:val="00CB727A"/>
    <w:rsid w:val="00CC0975"/>
    <w:rsid w:val="00CC1494"/>
    <w:rsid w:val="00CC309C"/>
    <w:rsid w:val="00CC639E"/>
    <w:rsid w:val="00CD5CD6"/>
    <w:rsid w:val="00CE0CC8"/>
    <w:rsid w:val="00CE2BB6"/>
    <w:rsid w:val="00CE38AC"/>
    <w:rsid w:val="00CE49ED"/>
    <w:rsid w:val="00CE77BE"/>
    <w:rsid w:val="00CE7E9E"/>
    <w:rsid w:val="00CF374D"/>
    <w:rsid w:val="00CF5206"/>
    <w:rsid w:val="00CF5539"/>
    <w:rsid w:val="00CF7400"/>
    <w:rsid w:val="00CF76BB"/>
    <w:rsid w:val="00D01A23"/>
    <w:rsid w:val="00D02CE4"/>
    <w:rsid w:val="00D0389D"/>
    <w:rsid w:val="00D064A4"/>
    <w:rsid w:val="00D11E5F"/>
    <w:rsid w:val="00D13340"/>
    <w:rsid w:val="00D17DD5"/>
    <w:rsid w:val="00D22B31"/>
    <w:rsid w:val="00D23531"/>
    <w:rsid w:val="00D24BAB"/>
    <w:rsid w:val="00D27CFF"/>
    <w:rsid w:val="00D27E84"/>
    <w:rsid w:val="00D30654"/>
    <w:rsid w:val="00D32902"/>
    <w:rsid w:val="00D33C6C"/>
    <w:rsid w:val="00D340A8"/>
    <w:rsid w:val="00D36154"/>
    <w:rsid w:val="00D4069F"/>
    <w:rsid w:val="00D41B55"/>
    <w:rsid w:val="00D43E10"/>
    <w:rsid w:val="00D4554D"/>
    <w:rsid w:val="00D45825"/>
    <w:rsid w:val="00D45BE1"/>
    <w:rsid w:val="00D473E0"/>
    <w:rsid w:val="00D506D8"/>
    <w:rsid w:val="00D50BE5"/>
    <w:rsid w:val="00D51C36"/>
    <w:rsid w:val="00D53E46"/>
    <w:rsid w:val="00D5414A"/>
    <w:rsid w:val="00D5493E"/>
    <w:rsid w:val="00D54E9D"/>
    <w:rsid w:val="00D568B1"/>
    <w:rsid w:val="00D56CDA"/>
    <w:rsid w:val="00D60FC2"/>
    <w:rsid w:val="00D61A5E"/>
    <w:rsid w:val="00D61B0F"/>
    <w:rsid w:val="00D62699"/>
    <w:rsid w:val="00D632C1"/>
    <w:rsid w:val="00D647A2"/>
    <w:rsid w:val="00D65B5C"/>
    <w:rsid w:val="00D67C34"/>
    <w:rsid w:val="00D7286C"/>
    <w:rsid w:val="00D73318"/>
    <w:rsid w:val="00D74C7E"/>
    <w:rsid w:val="00D754DD"/>
    <w:rsid w:val="00D7626A"/>
    <w:rsid w:val="00D8049B"/>
    <w:rsid w:val="00D82D18"/>
    <w:rsid w:val="00D830E4"/>
    <w:rsid w:val="00D850F7"/>
    <w:rsid w:val="00D85302"/>
    <w:rsid w:val="00D853B1"/>
    <w:rsid w:val="00D85E69"/>
    <w:rsid w:val="00D91766"/>
    <w:rsid w:val="00D9197C"/>
    <w:rsid w:val="00D91F12"/>
    <w:rsid w:val="00D9362F"/>
    <w:rsid w:val="00D94C29"/>
    <w:rsid w:val="00D96F1B"/>
    <w:rsid w:val="00DA04E7"/>
    <w:rsid w:val="00DA0CE1"/>
    <w:rsid w:val="00DA0DF3"/>
    <w:rsid w:val="00DA165C"/>
    <w:rsid w:val="00DA1B5F"/>
    <w:rsid w:val="00DA37BD"/>
    <w:rsid w:val="00DA450D"/>
    <w:rsid w:val="00DA4FEC"/>
    <w:rsid w:val="00DA736E"/>
    <w:rsid w:val="00DB0111"/>
    <w:rsid w:val="00DB0FE4"/>
    <w:rsid w:val="00DB26EC"/>
    <w:rsid w:val="00DB3694"/>
    <w:rsid w:val="00DB39E3"/>
    <w:rsid w:val="00DB5C00"/>
    <w:rsid w:val="00DC1586"/>
    <w:rsid w:val="00DC5A90"/>
    <w:rsid w:val="00DD0F70"/>
    <w:rsid w:val="00DD1369"/>
    <w:rsid w:val="00DD2691"/>
    <w:rsid w:val="00DD41E6"/>
    <w:rsid w:val="00DD71B8"/>
    <w:rsid w:val="00DD78CD"/>
    <w:rsid w:val="00DD791E"/>
    <w:rsid w:val="00DE3B4A"/>
    <w:rsid w:val="00DE72D2"/>
    <w:rsid w:val="00DF08D2"/>
    <w:rsid w:val="00DF3DF7"/>
    <w:rsid w:val="00E003DF"/>
    <w:rsid w:val="00E011C4"/>
    <w:rsid w:val="00E018BC"/>
    <w:rsid w:val="00E032A1"/>
    <w:rsid w:val="00E03B49"/>
    <w:rsid w:val="00E042EF"/>
    <w:rsid w:val="00E0520E"/>
    <w:rsid w:val="00E0668E"/>
    <w:rsid w:val="00E06FF4"/>
    <w:rsid w:val="00E10202"/>
    <w:rsid w:val="00E14E74"/>
    <w:rsid w:val="00E16444"/>
    <w:rsid w:val="00E16C03"/>
    <w:rsid w:val="00E16C4D"/>
    <w:rsid w:val="00E174E9"/>
    <w:rsid w:val="00E17D49"/>
    <w:rsid w:val="00E2046C"/>
    <w:rsid w:val="00E20645"/>
    <w:rsid w:val="00E21EC5"/>
    <w:rsid w:val="00E23EBD"/>
    <w:rsid w:val="00E24440"/>
    <w:rsid w:val="00E2752D"/>
    <w:rsid w:val="00E27A72"/>
    <w:rsid w:val="00E301C0"/>
    <w:rsid w:val="00E31E79"/>
    <w:rsid w:val="00E321FD"/>
    <w:rsid w:val="00E324B2"/>
    <w:rsid w:val="00E34346"/>
    <w:rsid w:val="00E37359"/>
    <w:rsid w:val="00E41909"/>
    <w:rsid w:val="00E45227"/>
    <w:rsid w:val="00E452A3"/>
    <w:rsid w:val="00E45E72"/>
    <w:rsid w:val="00E50F59"/>
    <w:rsid w:val="00E51CE0"/>
    <w:rsid w:val="00E529AB"/>
    <w:rsid w:val="00E55FC5"/>
    <w:rsid w:val="00E6335C"/>
    <w:rsid w:val="00E64B36"/>
    <w:rsid w:val="00E70187"/>
    <w:rsid w:val="00E71BEC"/>
    <w:rsid w:val="00E73113"/>
    <w:rsid w:val="00E73357"/>
    <w:rsid w:val="00E73F2E"/>
    <w:rsid w:val="00E7430D"/>
    <w:rsid w:val="00E800B9"/>
    <w:rsid w:val="00E80D4E"/>
    <w:rsid w:val="00E81938"/>
    <w:rsid w:val="00E83B58"/>
    <w:rsid w:val="00E853BA"/>
    <w:rsid w:val="00E90565"/>
    <w:rsid w:val="00E9134B"/>
    <w:rsid w:val="00E931A2"/>
    <w:rsid w:val="00E95C57"/>
    <w:rsid w:val="00E960F1"/>
    <w:rsid w:val="00EA121A"/>
    <w:rsid w:val="00EA5A5B"/>
    <w:rsid w:val="00EA7CA0"/>
    <w:rsid w:val="00EB2044"/>
    <w:rsid w:val="00EB243E"/>
    <w:rsid w:val="00EB4361"/>
    <w:rsid w:val="00EB7CB4"/>
    <w:rsid w:val="00EC3E47"/>
    <w:rsid w:val="00EC3FF6"/>
    <w:rsid w:val="00EC7606"/>
    <w:rsid w:val="00ED1708"/>
    <w:rsid w:val="00ED3886"/>
    <w:rsid w:val="00ED3A2B"/>
    <w:rsid w:val="00ED5D17"/>
    <w:rsid w:val="00EE115C"/>
    <w:rsid w:val="00EE322A"/>
    <w:rsid w:val="00EE3381"/>
    <w:rsid w:val="00EE459F"/>
    <w:rsid w:val="00EE4628"/>
    <w:rsid w:val="00EE5EC4"/>
    <w:rsid w:val="00EE6DD3"/>
    <w:rsid w:val="00EE7689"/>
    <w:rsid w:val="00EF7342"/>
    <w:rsid w:val="00F013D7"/>
    <w:rsid w:val="00F031B8"/>
    <w:rsid w:val="00F04E98"/>
    <w:rsid w:val="00F072F9"/>
    <w:rsid w:val="00F07929"/>
    <w:rsid w:val="00F07CCD"/>
    <w:rsid w:val="00F11B5A"/>
    <w:rsid w:val="00F167D2"/>
    <w:rsid w:val="00F175DE"/>
    <w:rsid w:val="00F24995"/>
    <w:rsid w:val="00F24B46"/>
    <w:rsid w:val="00F26872"/>
    <w:rsid w:val="00F27E28"/>
    <w:rsid w:val="00F30CC5"/>
    <w:rsid w:val="00F32754"/>
    <w:rsid w:val="00F37A8F"/>
    <w:rsid w:val="00F46401"/>
    <w:rsid w:val="00F5684B"/>
    <w:rsid w:val="00F6218B"/>
    <w:rsid w:val="00F62DC2"/>
    <w:rsid w:val="00F6676C"/>
    <w:rsid w:val="00F724BD"/>
    <w:rsid w:val="00F75EB6"/>
    <w:rsid w:val="00F84B0F"/>
    <w:rsid w:val="00F900CB"/>
    <w:rsid w:val="00F92B11"/>
    <w:rsid w:val="00F94A25"/>
    <w:rsid w:val="00F95343"/>
    <w:rsid w:val="00F97D04"/>
    <w:rsid w:val="00FA12BF"/>
    <w:rsid w:val="00FA3723"/>
    <w:rsid w:val="00FA3951"/>
    <w:rsid w:val="00FA4755"/>
    <w:rsid w:val="00FA5099"/>
    <w:rsid w:val="00FA7082"/>
    <w:rsid w:val="00FA7696"/>
    <w:rsid w:val="00FB14B0"/>
    <w:rsid w:val="00FB3235"/>
    <w:rsid w:val="00FB38D3"/>
    <w:rsid w:val="00FB6609"/>
    <w:rsid w:val="00FB6B1C"/>
    <w:rsid w:val="00FC3128"/>
    <w:rsid w:val="00FC32D1"/>
    <w:rsid w:val="00FC4F36"/>
    <w:rsid w:val="00FC627D"/>
    <w:rsid w:val="00FC6EE6"/>
    <w:rsid w:val="00FC7898"/>
    <w:rsid w:val="00FD10B2"/>
    <w:rsid w:val="00FD2655"/>
    <w:rsid w:val="00FD4FF9"/>
    <w:rsid w:val="00FD705D"/>
    <w:rsid w:val="00FE3A7B"/>
    <w:rsid w:val="00FE44C5"/>
    <w:rsid w:val="00FE5218"/>
    <w:rsid w:val="00FF0BBC"/>
    <w:rsid w:val="00FF0D02"/>
    <w:rsid w:val="00FF2B76"/>
    <w:rsid w:val="00FF6217"/>
    <w:rsid w:val="00FF67D7"/>
    <w:rsid w:val="00FF79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C447D"/>
  <w15:chartTrackingRefBased/>
  <w15:docId w15:val="{5A17FBEA-7DCA-4883-87DB-267EB6123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2B76"/>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FF2B76"/>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FF2B76"/>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FF2B76"/>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B76"/>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FF2B76"/>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FF2B76"/>
    <w:rPr>
      <w:rFonts w:asciiTheme="majorHAnsi" w:eastAsiaTheme="majorEastAsia" w:hAnsiTheme="majorHAnsi" w:cstheme="majorBidi"/>
      <w:sz w:val="24"/>
      <w:szCs w:val="24"/>
    </w:rPr>
  </w:style>
  <w:style w:type="paragraph" w:customStyle="1" w:styleId="EndNoteBibliographyTitle">
    <w:name w:val="EndNote Bibliography Title"/>
    <w:basedOn w:val="Normal"/>
    <w:link w:val="EndNoteBibliographyTitleChar"/>
    <w:rsid w:val="00B64900"/>
    <w:pPr>
      <w:spacing w:after="0"/>
      <w:jc w:val="center"/>
    </w:pPr>
    <w:rPr>
      <w:rFonts w:ascii="Calibri Light" w:hAnsi="Calibri Light" w:cs="Calibri Light"/>
      <w:noProof/>
      <w:sz w:val="24"/>
      <w:lang w:val="en-US"/>
    </w:rPr>
  </w:style>
  <w:style w:type="character" w:customStyle="1" w:styleId="EndNoteBibliographyTitleChar">
    <w:name w:val="EndNote Bibliography Title Char"/>
    <w:basedOn w:val="DefaultParagraphFont"/>
    <w:link w:val="EndNoteBibliographyTitle"/>
    <w:rsid w:val="00B64900"/>
    <w:rPr>
      <w:rFonts w:ascii="Calibri Light" w:hAnsi="Calibri Light" w:cs="Calibri Light"/>
      <w:noProof/>
      <w:sz w:val="24"/>
      <w:lang w:val="en-US"/>
    </w:rPr>
  </w:style>
  <w:style w:type="paragraph" w:customStyle="1" w:styleId="EndNoteBibliography">
    <w:name w:val="EndNote Bibliography"/>
    <w:basedOn w:val="Normal"/>
    <w:link w:val="EndNoteBibliographyChar"/>
    <w:rsid w:val="00B64900"/>
    <w:pPr>
      <w:spacing w:line="240" w:lineRule="auto"/>
    </w:pPr>
    <w:rPr>
      <w:rFonts w:ascii="Calibri Light" w:hAnsi="Calibri Light" w:cs="Calibri Light"/>
      <w:noProof/>
      <w:sz w:val="24"/>
      <w:lang w:val="en-US"/>
    </w:rPr>
  </w:style>
  <w:style w:type="character" w:customStyle="1" w:styleId="EndNoteBibliographyChar">
    <w:name w:val="EndNote Bibliography Char"/>
    <w:basedOn w:val="DefaultParagraphFont"/>
    <w:link w:val="EndNoteBibliography"/>
    <w:rsid w:val="00B64900"/>
    <w:rPr>
      <w:rFonts w:ascii="Calibri Light" w:hAnsi="Calibri Light" w:cs="Calibri Light"/>
      <w:noProof/>
      <w:sz w:val="24"/>
      <w:lang w:val="en-US"/>
    </w:rPr>
  </w:style>
  <w:style w:type="character" w:styleId="Hyperlink">
    <w:name w:val="Hyperlink"/>
    <w:basedOn w:val="DefaultParagraphFont"/>
    <w:uiPriority w:val="99"/>
    <w:unhideWhenUsed/>
    <w:rsid w:val="00B64900"/>
    <w:rPr>
      <w:color w:val="0563C1" w:themeColor="hyperlink"/>
      <w:u w:val="single"/>
    </w:rPr>
  </w:style>
  <w:style w:type="character" w:customStyle="1" w:styleId="UnresolvedMention1">
    <w:name w:val="Unresolved Mention1"/>
    <w:basedOn w:val="DefaultParagraphFont"/>
    <w:uiPriority w:val="99"/>
    <w:semiHidden/>
    <w:unhideWhenUsed/>
    <w:rsid w:val="00B64900"/>
    <w:rPr>
      <w:color w:val="808080"/>
      <w:shd w:val="clear" w:color="auto" w:fill="E6E6E6"/>
    </w:rPr>
  </w:style>
  <w:style w:type="paragraph" w:styleId="Caption">
    <w:name w:val="caption"/>
    <w:basedOn w:val="Normal"/>
    <w:next w:val="Normal"/>
    <w:uiPriority w:val="35"/>
    <w:unhideWhenUsed/>
    <w:qFormat/>
    <w:rsid w:val="00282E4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0A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0A2B"/>
  </w:style>
  <w:style w:type="paragraph" w:styleId="Footer">
    <w:name w:val="footer"/>
    <w:basedOn w:val="Normal"/>
    <w:link w:val="FooterChar"/>
    <w:uiPriority w:val="99"/>
    <w:unhideWhenUsed/>
    <w:rsid w:val="009D0A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0A2B"/>
  </w:style>
  <w:style w:type="character" w:styleId="LineNumber">
    <w:name w:val="line number"/>
    <w:basedOn w:val="DefaultParagraphFont"/>
    <w:uiPriority w:val="99"/>
    <w:semiHidden/>
    <w:unhideWhenUsed/>
    <w:rsid w:val="009D0A2B"/>
  </w:style>
  <w:style w:type="table" w:styleId="PlainTable1">
    <w:name w:val="Plain Table 1"/>
    <w:basedOn w:val="TableNormal"/>
    <w:uiPriority w:val="41"/>
    <w:rsid w:val="009A70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9A70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05F"/>
    <w:rPr>
      <w:sz w:val="20"/>
      <w:szCs w:val="20"/>
    </w:rPr>
  </w:style>
  <w:style w:type="character" w:styleId="FootnoteReference">
    <w:name w:val="footnote reference"/>
    <w:basedOn w:val="DefaultParagraphFont"/>
    <w:uiPriority w:val="99"/>
    <w:semiHidden/>
    <w:unhideWhenUsed/>
    <w:rsid w:val="009A705F"/>
    <w:rPr>
      <w:vertAlign w:val="superscript"/>
    </w:rPr>
  </w:style>
  <w:style w:type="character" w:styleId="CommentReference">
    <w:name w:val="annotation reference"/>
    <w:basedOn w:val="DefaultParagraphFont"/>
    <w:uiPriority w:val="99"/>
    <w:semiHidden/>
    <w:unhideWhenUsed/>
    <w:rsid w:val="00406E4E"/>
    <w:rPr>
      <w:sz w:val="16"/>
      <w:szCs w:val="16"/>
    </w:rPr>
  </w:style>
  <w:style w:type="paragraph" w:styleId="CommentText">
    <w:name w:val="annotation text"/>
    <w:basedOn w:val="Normal"/>
    <w:link w:val="CommentTextChar"/>
    <w:uiPriority w:val="99"/>
    <w:semiHidden/>
    <w:unhideWhenUsed/>
    <w:rsid w:val="00406E4E"/>
    <w:pPr>
      <w:spacing w:line="240" w:lineRule="auto"/>
    </w:pPr>
    <w:rPr>
      <w:sz w:val="20"/>
      <w:szCs w:val="20"/>
    </w:rPr>
  </w:style>
  <w:style w:type="character" w:customStyle="1" w:styleId="CommentTextChar">
    <w:name w:val="Comment Text Char"/>
    <w:basedOn w:val="DefaultParagraphFont"/>
    <w:link w:val="CommentText"/>
    <w:uiPriority w:val="99"/>
    <w:semiHidden/>
    <w:rsid w:val="00406E4E"/>
    <w:rPr>
      <w:sz w:val="20"/>
      <w:szCs w:val="20"/>
    </w:rPr>
  </w:style>
  <w:style w:type="paragraph" w:styleId="BalloonText">
    <w:name w:val="Balloon Text"/>
    <w:basedOn w:val="Normal"/>
    <w:link w:val="BalloonTextChar"/>
    <w:uiPriority w:val="99"/>
    <w:semiHidden/>
    <w:unhideWhenUsed/>
    <w:rsid w:val="00406E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E4E"/>
    <w:rPr>
      <w:rFonts w:ascii="Segoe UI" w:hAnsi="Segoe UI" w:cs="Segoe UI"/>
      <w:sz w:val="18"/>
      <w:szCs w:val="18"/>
    </w:rPr>
  </w:style>
  <w:style w:type="paragraph" w:styleId="Revision">
    <w:name w:val="Revision"/>
    <w:hidden/>
    <w:uiPriority w:val="99"/>
    <w:semiHidden/>
    <w:rsid w:val="00DB0111"/>
    <w:pPr>
      <w:spacing w:after="0" w:line="240" w:lineRule="auto"/>
    </w:pPr>
  </w:style>
  <w:style w:type="character" w:customStyle="1" w:styleId="UnresolvedMention2">
    <w:name w:val="Unresolved Mention2"/>
    <w:basedOn w:val="DefaultParagraphFont"/>
    <w:uiPriority w:val="99"/>
    <w:semiHidden/>
    <w:unhideWhenUsed/>
    <w:rsid w:val="00DD2691"/>
    <w:rPr>
      <w:color w:val="808080"/>
      <w:shd w:val="clear" w:color="auto" w:fill="E6E6E6"/>
    </w:rPr>
  </w:style>
  <w:style w:type="character" w:customStyle="1" w:styleId="Heading4Char">
    <w:name w:val="Heading 4 Char"/>
    <w:basedOn w:val="DefaultParagraphFont"/>
    <w:link w:val="Heading4"/>
    <w:uiPriority w:val="9"/>
    <w:semiHidden/>
    <w:rsid w:val="00FF2B76"/>
    <w:rPr>
      <w:rFonts w:asciiTheme="majorHAnsi" w:eastAsiaTheme="majorEastAsia" w:hAnsiTheme="majorHAnsi" w:cstheme="majorBidi"/>
      <w:i/>
      <w:iCs/>
    </w:rPr>
  </w:style>
  <w:style w:type="character" w:customStyle="1" w:styleId="UnresolvedMention3">
    <w:name w:val="Unresolved Mention3"/>
    <w:basedOn w:val="DefaultParagraphFont"/>
    <w:uiPriority w:val="99"/>
    <w:semiHidden/>
    <w:unhideWhenUsed/>
    <w:rsid w:val="0052349B"/>
    <w:rPr>
      <w:color w:val="808080"/>
      <w:shd w:val="clear" w:color="auto" w:fill="E6E6E6"/>
    </w:rPr>
  </w:style>
  <w:style w:type="paragraph" w:styleId="ListParagraph">
    <w:name w:val="List Paragraph"/>
    <w:basedOn w:val="Normal"/>
    <w:uiPriority w:val="34"/>
    <w:qFormat/>
    <w:rsid w:val="00401708"/>
    <w:pPr>
      <w:ind w:left="720"/>
      <w:contextualSpacing/>
    </w:pPr>
  </w:style>
  <w:style w:type="paragraph" w:styleId="CommentSubject">
    <w:name w:val="annotation subject"/>
    <w:basedOn w:val="CommentText"/>
    <w:next w:val="CommentText"/>
    <w:link w:val="CommentSubjectChar"/>
    <w:uiPriority w:val="99"/>
    <w:semiHidden/>
    <w:unhideWhenUsed/>
    <w:rsid w:val="00B76CF5"/>
    <w:rPr>
      <w:b/>
      <w:bCs/>
    </w:rPr>
  </w:style>
  <w:style w:type="character" w:customStyle="1" w:styleId="CommentSubjectChar">
    <w:name w:val="Comment Subject Char"/>
    <w:basedOn w:val="CommentTextChar"/>
    <w:link w:val="CommentSubject"/>
    <w:uiPriority w:val="99"/>
    <w:semiHidden/>
    <w:rsid w:val="00B76CF5"/>
    <w:rPr>
      <w:b/>
      <w:bCs/>
      <w:sz w:val="20"/>
      <w:szCs w:val="20"/>
    </w:rPr>
  </w:style>
  <w:style w:type="table" w:styleId="TableGrid">
    <w:name w:val="Table Grid"/>
    <w:basedOn w:val="TableNormal"/>
    <w:uiPriority w:val="39"/>
    <w:rsid w:val="001479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3A2B"/>
    <w:rPr>
      <w:color w:val="808080"/>
    </w:rPr>
  </w:style>
  <w:style w:type="table" w:styleId="PlainTable2">
    <w:name w:val="Plain Table 2"/>
    <w:basedOn w:val="TableNormal"/>
    <w:uiPriority w:val="42"/>
    <w:rsid w:val="001A31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099943">
      <w:bodyDiv w:val="1"/>
      <w:marLeft w:val="0"/>
      <w:marRight w:val="0"/>
      <w:marTop w:val="0"/>
      <w:marBottom w:val="0"/>
      <w:divBdr>
        <w:top w:val="none" w:sz="0" w:space="0" w:color="auto"/>
        <w:left w:val="none" w:sz="0" w:space="0" w:color="auto"/>
        <w:bottom w:val="none" w:sz="0" w:space="0" w:color="auto"/>
        <w:right w:val="none" w:sz="0" w:space="0" w:color="auto"/>
      </w:divBdr>
      <w:divsChild>
        <w:div w:id="445083706">
          <w:marLeft w:val="0"/>
          <w:marRight w:val="0"/>
          <w:marTop w:val="0"/>
          <w:marBottom w:val="0"/>
          <w:divBdr>
            <w:top w:val="none" w:sz="0" w:space="0" w:color="auto"/>
            <w:left w:val="none" w:sz="0" w:space="0" w:color="auto"/>
            <w:bottom w:val="none" w:sz="0" w:space="0" w:color="auto"/>
            <w:right w:val="none" w:sz="0" w:space="0" w:color="auto"/>
          </w:divBdr>
          <w:divsChild>
            <w:div w:id="891885297">
              <w:marLeft w:val="0"/>
              <w:marRight w:val="0"/>
              <w:marTop w:val="0"/>
              <w:marBottom w:val="0"/>
              <w:divBdr>
                <w:top w:val="none" w:sz="0" w:space="0" w:color="auto"/>
                <w:left w:val="none" w:sz="0" w:space="0" w:color="auto"/>
                <w:bottom w:val="none" w:sz="0" w:space="0" w:color="auto"/>
                <w:right w:val="none" w:sz="0" w:space="0" w:color="auto"/>
              </w:divBdr>
              <w:divsChild>
                <w:div w:id="5805278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676637">
      <w:bodyDiv w:val="1"/>
      <w:marLeft w:val="0"/>
      <w:marRight w:val="0"/>
      <w:marTop w:val="0"/>
      <w:marBottom w:val="0"/>
      <w:divBdr>
        <w:top w:val="none" w:sz="0" w:space="0" w:color="auto"/>
        <w:left w:val="none" w:sz="0" w:space="0" w:color="auto"/>
        <w:bottom w:val="none" w:sz="0" w:space="0" w:color="auto"/>
        <w:right w:val="none" w:sz="0" w:space="0" w:color="auto"/>
      </w:divBdr>
      <w:divsChild>
        <w:div w:id="200165658">
          <w:marLeft w:val="0"/>
          <w:marRight w:val="0"/>
          <w:marTop w:val="0"/>
          <w:marBottom w:val="0"/>
          <w:divBdr>
            <w:top w:val="none" w:sz="0" w:space="0" w:color="auto"/>
            <w:left w:val="none" w:sz="0" w:space="0" w:color="auto"/>
            <w:bottom w:val="none" w:sz="0" w:space="0" w:color="auto"/>
            <w:right w:val="none" w:sz="0" w:space="0" w:color="auto"/>
          </w:divBdr>
          <w:divsChild>
            <w:div w:id="1676490573">
              <w:marLeft w:val="0"/>
              <w:marRight w:val="0"/>
              <w:marTop w:val="0"/>
              <w:marBottom w:val="0"/>
              <w:divBdr>
                <w:top w:val="none" w:sz="0" w:space="0" w:color="auto"/>
                <w:left w:val="none" w:sz="0" w:space="0" w:color="auto"/>
                <w:bottom w:val="none" w:sz="0" w:space="0" w:color="auto"/>
                <w:right w:val="none" w:sz="0" w:space="0" w:color="auto"/>
              </w:divBdr>
              <w:divsChild>
                <w:div w:id="20201521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2365650">
      <w:bodyDiv w:val="1"/>
      <w:marLeft w:val="0"/>
      <w:marRight w:val="0"/>
      <w:marTop w:val="0"/>
      <w:marBottom w:val="0"/>
      <w:divBdr>
        <w:top w:val="none" w:sz="0" w:space="0" w:color="auto"/>
        <w:left w:val="none" w:sz="0" w:space="0" w:color="auto"/>
        <w:bottom w:val="none" w:sz="0" w:space="0" w:color="auto"/>
        <w:right w:val="none" w:sz="0" w:space="0" w:color="auto"/>
      </w:divBdr>
      <w:divsChild>
        <w:div w:id="1440952805">
          <w:marLeft w:val="0"/>
          <w:marRight w:val="0"/>
          <w:marTop w:val="0"/>
          <w:marBottom w:val="0"/>
          <w:divBdr>
            <w:top w:val="none" w:sz="0" w:space="0" w:color="auto"/>
            <w:left w:val="none" w:sz="0" w:space="0" w:color="auto"/>
            <w:bottom w:val="none" w:sz="0" w:space="0" w:color="auto"/>
            <w:right w:val="none" w:sz="0" w:space="0" w:color="auto"/>
          </w:divBdr>
          <w:divsChild>
            <w:div w:id="745885784">
              <w:marLeft w:val="0"/>
              <w:marRight w:val="0"/>
              <w:marTop w:val="0"/>
              <w:marBottom w:val="0"/>
              <w:divBdr>
                <w:top w:val="none" w:sz="0" w:space="0" w:color="auto"/>
                <w:left w:val="none" w:sz="0" w:space="0" w:color="auto"/>
                <w:bottom w:val="none" w:sz="0" w:space="0" w:color="auto"/>
                <w:right w:val="none" w:sz="0" w:space="0" w:color="auto"/>
              </w:divBdr>
              <w:divsChild>
                <w:div w:id="18063875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2512616">
      <w:bodyDiv w:val="1"/>
      <w:marLeft w:val="0"/>
      <w:marRight w:val="0"/>
      <w:marTop w:val="0"/>
      <w:marBottom w:val="0"/>
      <w:divBdr>
        <w:top w:val="none" w:sz="0" w:space="0" w:color="auto"/>
        <w:left w:val="none" w:sz="0" w:space="0" w:color="auto"/>
        <w:bottom w:val="none" w:sz="0" w:space="0" w:color="auto"/>
        <w:right w:val="none" w:sz="0" w:space="0" w:color="auto"/>
      </w:divBdr>
      <w:divsChild>
        <w:div w:id="1521237855">
          <w:marLeft w:val="0"/>
          <w:marRight w:val="0"/>
          <w:marTop w:val="0"/>
          <w:marBottom w:val="0"/>
          <w:divBdr>
            <w:top w:val="none" w:sz="0" w:space="0" w:color="auto"/>
            <w:left w:val="none" w:sz="0" w:space="0" w:color="auto"/>
            <w:bottom w:val="none" w:sz="0" w:space="0" w:color="auto"/>
            <w:right w:val="none" w:sz="0" w:space="0" w:color="auto"/>
          </w:divBdr>
          <w:divsChild>
            <w:div w:id="1378042940">
              <w:marLeft w:val="0"/>
              <w:marRight w:val="0"/>
              <w:marTop w:val="0"/>
              <w:marBottom w:val="0"/>
              <w:divBdr>
                <w:top w:val="none" w:sz="0" w:space="0" w:color="auto"/>
                <w:left w:val="none" w:sz="0" w:space="0" w:color="auto"/>
                <w:bottom w:val="none" w:sz="0" w:space="0" w:color="auto"/>
                <w:right w:val="none" w:sz="0" w:space="0" w:color="auto"/>
              </w:divBdr>
              <w:divsChild>
                <w:div w:id="13263937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13968467">
      <w:bodyDiv w:val="1"/>
      <w:marLeft w:val="0"/>
      <w:marRight w:val="0"/>
      <w:marTop w:val="0"/>
      <w:marBottom w:val="0"/>
      <w:divBdr>
        <w:top w:val="none" w:sz="0" w:space="0" w:color="auto"/>
        <w:left w:val="none" w:sz="0" w:space="0" w:color="auto"/>
        <w:bottom w:val="none" w:sz="0" w:space="0" w:color="auto"/>
        <w:right w:val="none" w:sz="0" w:space="0" w:color="auto"/>
      </w:divBdr>
      <w:divsChild>
        <w:div w:id="1706832611">
          <w:marLeft w:val="0"/>
          <w:marRight w:val="0"/>
          <w:marTop w:val="0"/>
          <w:marBottom w:val="0"/>
          <w:divBdr>
            <w:top w:val="none" w:sz="0" w:space="0" w:color="auto"/>
            <w:left w:val="none" w:sz="0" w:space="0" w:color="auto"/>
            <w:bottom w:val="none" w:sz="0" w:space="0" w:color="auto"/>
            <w:right w:val="none" w:sz="0" w:space="0" w:color="auto"/>
          </w:divBdr>
          <w:divsChild>
            <w:div w:id="2109883506">
              <w:marLeft w:val="0"/>
              <w:marRight w:val="0"/>
              <w:marTop w:val="0"/>
              <w:marBottom w:val="0"/>
              <w:divBdr>
                <w:top w:val="none" w:sz="0" w:space="0" w:color="auto"/>
                <w:left w:val="none" w:sz="0" w:space="0" w:color="auto"/>
                <w:bottom w:val="none" w:sz="0" w:space="0" w:color="auto"/>
                <w:right w:val="none" w:sz="0" w:space="0" w:color="auto"/>
              </w:divBdr>
              <w:divsChild>
                <w:div w:id="7385253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en/news-room/fact-sheets/detail/obesity-and-overweigh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hlbi.nih.gov/health-topics/study-quality-assessment-tools" TargetMode="Externa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hyperlink" Target="https://community.cochrane.org/sites/default/files/uploads/inline-files/ERC" TargetMode="External"/><Relationship Id="rId4" Type="http://schemas.openxmlformats.org/officeDocument/2006/relationships/settings" Target="settings.xml"/><Relationship Id="rId9" Type="http://schemas.openxmlformats.org/officeDocument/2006/relationships/hyperlink" Target="https://www.crd.york.ac.uk/prosper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C9B1A-867D-4BE1-9632-2D5351BAB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17715</Words>
  <Characters>100977</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E.J.</dc:creator>
  <cp:keywords/>
  <dc:description/>
  <cp:lastModifiedBy>Taylor E.J.</cp:lastModifiedBy>
  <cp:revision>4</cp:revision>
  <cp:lastPrinted>2020-03-27T10:54:00Z</cp:lastPrinted>
  <dcterms:created xsi:type="dcterms:W3CDTF">2020-04-23T07:59:00Z</dcterms:created>
  <dcterms:modified xsi:type="dcterms:W3CDTF">2020-04-23T08:12:00Z</dcterms:modified>
</cp:coreProperties>
</file>